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68598F" w14:textId="0B3B2D5D" w:rsidR="00312DCC" w:rsidRPr="00CF3B24" w:rsidRDefault="00CF3B24" w:rsidP="00312DCC">
      <w:pPr>
        <w:jc w:val="center"/>
        <w:rPr>
          <w:rFonts w:cs="Times New Roman"/>
          <w:b/>
          <w:bCs/>
        </w:rPr>
      </w:pPr>
      <w:r w:rsidRPr="00CF3B24">
        <w:rPr>
          <w:rFonts w:cs="Times New Roman"/>
          <w:sz w:val="36"/>
          <w:szCs w:val="36"/>
        </w:rPr>
        <w:t>Small structures and substrate stabilisation in coral restoration: state of knowledge, and considerations for management and implementation</w:t>
      </w:r>
    </w:p>
    <w:p w14:paraId="50409F69" w14:textId="77777777" w:rsidR="00312DCC" w:rsidRDefault="00312DCC" w:rsidP="00312DCC">
      <w:pPr>
        <w:widowControl w:val="0"/>
        <w:spacing w:line="360" w:lineRule="auto"/>
        <w:jc w:val="both"/>
      </w:pPr>
    </w:p>
    <w:p w14:paraId="5A305E87" w14:textId="77777777" w:rsidR="00312DCC" w:rsidRDefault="00312DCC" w:rsidP="00312DCC">
      <w:pPr>
        <w:widowControl w:val="0"/>
        <w:spacing w:line="360" w:lineRule="auto"/>
        <w:jc w:val="both"/>
      </w:pPr>
    </w:p>
    <w:p w14:paraId="0CA743A7" w14:textId="77777777" w:rsidR="00312DCC" w:rsidRDefault="00312DCC" w:rsidP="00312DCC">
      <w:pPr>
        <w:widowControl w:val="0"/>
        <w:spacing w:line="360" w:lineRule="auto"/>
        <w:jc w:val="both"/>
        <w:rPr>
          <w:i/>
        </w:rPr>
      </w:pPr>
    </w:p>
    <w:p w14:paraId="3663241A" w14:textId="4A47BBE4" w:rsidR="00C50199" w:rsidRPr="00CF3B24" w:rsidRDefault="00014C84">
      <w:pPr>
        <w:rPr>
          <w:rFonts w:cs="Times New Roman"/>
          <w:szCs w:val="24"/>
        </w:rPr>
      </w:pPr>
      <w:bookmarkStart w:id="0" w:name="_30j0zll" w:colFirst="0" w:colLast="0"/>
      <w:bookmarkEnd w:id="0"/>
      <w:r w:rsidRPr="00B74F23">
        <w:rPr>
          <w:iCs/>
        </w:rPr>
        <w:t xml:space="preserve">Daniela M. Ceccarelli, Ian M. McLeod, Lisa </w:t>
      </w:r>
      <w:proofErr w:type="spellStart"/>
      <w:r w:rsidRPr="00B74F23">
        <w:rPr>
          <w:iCs/>
        </w:rPr>
        <w:t>Boström-Einarsson</w:t>
      </w:r>
      <w:proofErr w:type="spellEnd"/>
      <w:r w:rsidRPr="00B74F23">
        <w:rPr>
          <w:iCs/>
        </w:rPr>
        <w:t>, Scott E. Brya</w:t>
      </w:r>
      <w:r>
        <w:rPr>
          <w:iCs/>
        </w:rPr>
        <w:t>n</w:t>
      </w:r>
      <w:r w:rsidRPr="00B74F23">
        <w:rPr>
          <w:iCs/>
        </w:rPr>
        <w:t xml:space="preserve">, Kathryn M. Chartrand, Michael J. Emslie, Mark T. Gibbs, Manuel Gonzalez Rivero, Margaux Y. Hein, Andrew Heyward, Tania M. Kenyon, Brett M. Lewis, Neil Mattocks, Maxine Newlands, Marie-Lise </w:t>
      </w:r>
      <w:proofErr w:type="spellStart"/>
      <w:r w:rsidRPr="00B74F23">
        <w:rPr>
          <w:iCs/>
        </w:rPr>
        <w:t>Schläppy</w:t>
      </w:r>
      <w:proofErr w:type="spellEnd"/>
      <w:r w:rsidRPr="00B74F23">
        <w:rPr>
          <w:iCs/>
        </w:rPr>
        <w:t xml:space="preserve">,  David J. </w:t>
      </w:r>
      <w:proofErr w:type="spellStart"/>
      <w:r w:rsidRPr="00B74F23">
        <w:rPr>
          <w:iCs/>
        </w:rPr>
        <w:t>Suggett</w:t>
      </w:r>
      <w:proofErr w:type="spellEnd"/>
      <w:r w:rsidRPr="00B74F23">
        <w:rPr>
          <w:iCs/>
        </w:rPr>
        <w:t>, Line K. Bay</w:t>
      </w:r>
    </w:p>
    <w:p w14:paraId="331B2934" w14:textId="77777777" w:rsidR="00CF3B24" w:rsidRPr="00CF3B24" w:rsidRDefault="00CF3B24" w:rsidP="00312DCC">
      <w:pPr>
        <w:rPr>
          <w:rFonts w:cs="Times New Roman"/>
          <w:b/>
          <w:bCs/>
          <w:szCs w:val="24"/>
        </w:rPr>
      </w:pPr>
    </w:p>
    <w:p w14:paraId="505A6988" w14:textId="4EA558E8" w:rsidR="00D41023" w:rsidRPr="00CF3B24" w:rsidRDefault="00312DCC" w:rsidP="00CF3B24">
      <w:pPr>
        <w:pStyle w:val="Heading1"/>
      </w:pPr>
      <w:r w:rsidRPr="00CF3B24">
        <w:t>S</w:t>
      </w:r>
      <w:r w:rsidR="001A069E" w:rsidRPr="00CF3B24">
        <w:t>2</w:t>
      </w:r>
      <w:r w:rsidR="00CF3B24" w:rsidRPr="00CF3B24">
        <w:t xml:space="preserve"> Appendix</w:t>
      </w:r>
    </w:p>
    <w:p w14:paraId="12B6DF33" w14:textId="0CD87A1B" w:rsidR="00D41023" w:rsidRPr="00717FF3" w:rsidRDefault="00D41023" w:rsidP="00D41023"/>
    <w:p w14:paraId="5BFB1EE5" w14:textId="4D1477E1" w:rsidR="00D41023" w:rsidRDefault="00D41023" w:rsidP="00CF3B24">
      <w:pPr>
        <w:pStyle w:val="Heading2"/>
        <w:rPr>
          <w:b w:val="0"/>
        </w:rPr>
      </w:pPr>
      <w:r>
        <w:t>Natural stabili</w:t>
      </w:r>
      <w:r w:rsidR="00C32A7B">
        <w:t>s</w:t>
      </w:r>
      <w:r>
        <w:t>ation of rubble on coral reefs</w:t>
      </w:r>
    </w:p>
    <w:p w14:paraId="03622D83" w14:textId="77777777" w:rsidR="00D80877" w:rsidRDefault="00D80877" w:rsidP="00D41023">
      <w:pPr>
        <w:rPr>
          <w:b/>
          <w:bCs/>
          <w:sz w:val="28"/>
          <w:szCs w:val="28"/>
        </w:rPr>
      </w:pPr>
    </w:p>
    <w:p w14:paraId="4667DEA7" w14:textId="4BE9CEF1" w:rsidR="00D80877" w:rsidRDefault="00D80877" w:rsidP="00CF3B24">
      <w:pPr>
        <w:widowControl w:val="0"/>
        <w:spacing w:line="360" w:lineRule="auto"/>
        <w:ind w:firstLine="720"/>
        <w:jc w:val="both"/>
      </w:pPr>
      <w:r w:rsidRPr="00016EF8">
        <w:rPr>
          <w:iCs/>
        </w:rPr>
        <w:t>Depending on its location across the reef environment, rubble may be transported onshore</w:t>
      </w:r>
      <w:r>
        <w:rPr>
          <w:iCs/>
        </w:rPr>
        <w:t xml:space="preserve"> or </w:t>
      </w:r>
      <w:r w:rsidRPr="00016EF8">
        <w:rPr>
          <w:iCs/>
        </w:rPr>
        <w:t xml:space="preserve">offshore, or </w:t>
      </w:r>
      <w:r>
        <w:rPr>
          <w:iCs/>
        </w:rPr>
        <w:t xml:space="preserve">may become trapped within the reef matrix. If rubble remains stable for long enough, it can eventually become consolidated and incorporated into the reef framework </w:t>
      </w:r>
      <w:r w:rsidR="009257BE">
        <w:rPr>
          <w:iCs/>
        </w:rPr>
        <w:fldChar w:fldCharType="begin"/>
      </w:r>
      <w:r w:rsidR="009257BE">
        <w:rPr>
          <w:iCs/>
        </w:rPr>
        <w:instrText xml:space="preserve"> ADDIN EN.CITE &lt;EndNote&gt;&lt;Cite&gt;&lt;Author&gt;Blanchon&lt;/Author&gt;&lt;Year&gt;2017&lt;/Year&gt;&lt;RecNum&gt;449&lt;/RecNum&gt;&lt;DisplayText&gt;[1, 2]&lt;/DisplayText&gt;&lt;record&gt;&lt;rec-number&gt;449&lt;/rec-number&gt;&lt;foreign-keys&gt;&lt;key app="EN" db-id="rwe99592dzp5ajex2apprdrrdxf9pw9ps5xd" timestamp="1568164032"&gt;449&lt;/key&gt;&lt;/foreign-keys&gt;&lt;ref-type name="Journal Article"&gt;17&lt;/ref-type&gt;&lt;contributors&gt;&lt;authors&gt;&lt;author&gt;Blanchon, P.&lt;/author&gt;&lt;author&gt;Richards, S.&lt;/author&gt;&lt;author&gt;Bernal, J. P.&lt;/author&gt;&lt;author&gt;Cerdeira-Estrada, S.&lt;/author&gt;&lt;author&gt;Ibarra, M.&lt;/author&gt;&lt;author&gt;Corona-Martínez, L.&lt;/author&gt;&lt;author&gt;Martell-Dubois, R.&lt;/author&gt;&lt;/authors&gt;&lt;/contributors&gt;&lt;titles&gt;&lt;title&gt;Retrograde accretion of a Caribbean fringing reef controlled by hurricanes and sea-level rise&lt;/title&gt;&lt;secondary-title&gt;Frontiers in Earth Science&lt;/secondary-title&gt;&lt;/titles&gt;&lt;periodical&gt;&lt;full-title&gt;Frontiers in Earth Science&lt;/full-title&gt;&lt;/periodical&gt;&lt;pages&gt;78&lt;/pages&gt;&lt;volume&gt;5&lt;/volume&gt;&lt;dates&gt;&lt;year&gt;2017&lt;/year&gt;&lt;/dates&gt;&lt;urls&gt;&lt;/urls&gt;&lt;/record&gt;&lt;/Cite&gt;&lt;Cite&gt;&lt;Author&gt;Rasser&lt;/Author&gt;&lt;Year&gt;2002&lt;/Year&gt;&lt;RecNum&gt;432&lt;/RecNum&gt;&lt;record&gt;&lt;rec-number&gt;432&lt;/rec-number&gt;&lt;foreign-keys&gt;&lt;key app="EN" db-id="rwe99592dzp5ajex2apprdrrdxf9pw9ps5xd" timestamp="1568077890"&gt;432&lt;/key&gt;&lt;/foreign-keys&gt;&lt;ref-type name="Journal Article"&gt;17&lt;/ref-type&gt;&lt;contributors&gt;&lt;authors&gt;&lt;author&gt;Rasser, M. W.&lt;/author&gt;&lt;author&gt;Riegl, B.&lt;/author&gt;&lt;/authors&gt;&lt;/contributors&gt;&lt;titles&gt;&lt;title&gt;Holocene coral reef rubble and its binding agents&lt;/title&gt;&lt;secondary-title&gt;Coral Reefs&lt;/secondary-title&gt;&lt;/titles&gt;&lt;periodical&gt;&lt;full-title&gt;Coral Reefs&lt;/full-title&gt;&lt;/periodical&gt;&lt;pages&gt;57-72&lt;/pages&gt;&lt;volume&gt;21&lt;/volume&gt;&lt;dates&gt;&lt;year&gt;2002&lt;/year&gt;&lt;/dates&gt;&lt;urls&gt;&lt;/urls&gt;&lt;/record&gt;&lt;/Cite&gt;&lt;/EndNote&gt;</w:instrText>
      </w:r>
      <w:r w:rsidR="009257BE">
        <w:rPr>
          <w:iCs/>
        </w:rPr>
        <w:fldChar w:fldCharType="separate"/>
      </w:r>
      <w:r w:rsidR="009257BE">
        <w:rPr>
          <w:iCs/>
          <w:noProof/>
        </w:rPr>
        <w:t>[1, 2]</w:t>
      </w:r>
      <w:r w:rsidR="009257BE">
        <w:rPr>
          <w:iCs/>
        </w:rPr>
        <w:fldChar w:fldCharType="end"/>
      </w:r>
      <w:r w:rsidRPr="00016EF8">
        <w:rPr>
          <w:iCs/>
        </w:rPr>
        <w:t>.</w:t>
      </w:r>
      <w:r w:rsidRPr="00016EF8">
        <w:t xml:space="preserve"> </w:t>
      </w:r>
      <w:r w:rsidRPr="00016EF8">
        <w:rPr>
          <w:iCs/>
        </w:rPr>
        <w:t xml:space="preserve">The transition from rubble to reef has been described as a </w:t>
      </w:r>
      <w:r>
        <w:rPr>
          <w:iCs/>
        </w:rPr>
        <w:t>two</w:t>
      </w:r>
      <w:r w:rsidRPr="00016EF8">
        <w:rPr>
          <w:iCs/>
        </w:rPr>
        <w:t xml:space="preserve">-part process that requires </w:t>
      </w:r>
      <w:r>
        <w:rPr>
          <w:iCs/>
        </w:rPr>
        <w:t xml:space="preserve">both </w:t>
      </w:r>
      <w:r w:rsidRPr="00016EF8">
        <w:rPr>
          <w:iCs/>
        </w:rPr>
        <w:t>a preliminary stage of rubble stabilization and binding</w:t>
      </w:r>
      <w:r>
        <w:rPr>
          <w:iCs/>
        </w:rPr>
        <w:t>,</w:t>
      </w:r>
      <w:r w:rsidRPr="00016EF8">
        <w:rPr>
          <w:iCs/>
        </w:rPr>
        <w:t xml:space="preserve"> </w:t>
      </w:r>
      <w:r>
        <w:rPr>
          <w:iCs/>
        </w:rPr>
        <w:t>followed by</w:t>
      </w:r>
      <w:r w:rsidRPr="00016EF8">
        <w:rPr>
          <w:iCs/>
        </w:rPr>
        <w:t xml:space="preserve"> rigid binding </w:t>
      </w:r>
      <w:r>
        <w:rPr>
          <w:iCs/>
        </w:rPr>
        <w:t xml:space="preserve">or </w:t>
      </w:r>
      <w:r w:rsidRPr="00016EF8">
        <w:rPr>
          <w:iCs/>
        </w:rPr>
        <w:t xml:space="preserve">diagenetic cementation </w:t>
      </w:r>
      <w:r w:rsidR="009257BE">
        <w:rPr>
          <w:iCs/>
        </w:rPr>
        <w:fldChar w:fldCharType="begin"/>
      </w:r>
      <w:r w:rsidR="009257BE">
        <w:rPr>
          <w:iCs/>
        </w:rPr>
        <w:instrText xml:space="preserve"> ADDIN EN.CITE &lt;EndNote&gt;&lt;Cite&gt;&lt;Author&gt;Rasser&lt;/Author&gt;&lt;Year&gt;2002&lt;/Year&gt;&lt;RecNum&gt;432&lt;/RecNum&gt;&lt;DisplayText&gt;[2]&lt;/DisplayText&gt;&lt;record&gt;&lt;rec-number&gt;432&lt;/rec-number&gt;&lt;foreign-keys&gt;&lt;key app="EN" db-id="rwe99592dzp5ajex2apprdrrdxf9pw9ps5xd" timestamp="1568077890"&gt;432&lt;/key&gt;&lt;/foreign-keys&gt;&lt;ref-type name="Journal Article"&gt;17&lt;/ref-type&gt;&lt;contributors&gt;&lt;authors&gt;&lt;author&gt;Rasser, M. W.&lt;/author&gt;&lt;author&gt;Riegl, B.&lt;/author&gt;&lt;/authors&gt;&lt;/contributors&gt;&lt;titles&gt;&lt;title&gt;Holocene coral reef rubble and its binding agents&lt;/title&gt;&lt;secondary-title&gt;Coral Reefs&lt;/secondary-title&gt;&lt;/titles&gt;&lt;periodical&gt;&lt;full-title&gt;Coral Reefs&lt;/full-title&gt;&lt;/periodical&gt;&lt;pages&gt;57-72&lt;/pages&gt;&lt;volume&gt;21&lt;/volume&gt;&lt;dates&gt;&lt;year&gt;2002&lt;/year&gt;&lt;/dates&gt;&lt;urls&gt;&lt;/urls&gt;&lt;/record&gt;&lt;/Cite&gt;&lt;/EndNote&gt;</w:instrText>
      </w:r>
      <w:r w:rsidR="009257BE">
        <w:rPr>
          <w:iCs/>
        </w:rPr>
        <w:fldChar w:fldCharType="separate"/>
      </w:r>
      <w:r w:rsidR="009257BE">
        <w:rPr>
          <w:iCs/>
          <w:noProof/>
        </w:rPr>
        <w:t>[2]</w:t>
      </w:r>
      <w:r w:rsidR="009257BE">
        <w:rPr>
          <w:iCs/>
        </w:rPr>
        <w:fldChar w:fldCharType="end"/>
      </w:r>
      <w:r w:rsidRPr="00016EF8">
        <w:rPr>
          <w:iCs/>
        </w:rPr>
        <w:t>.</w:t>
      </w:r>
      <w:r w:rsidRPr="00327761">
        <w:rPr>
          <w:i/>
          <w:iCs/>
        </w:rPr>
        <w:t xml:space="preserve"> </w:t>
      </w:r>
      <w:r w:rsidRPr="00030983">
        <w:t xml:space="preserve">The processes of rubble </w:t>
      </w:r>
      <w:r w:rsidRPr="0048112B">
        <w:t>stabilisation, binding and cementation</w:t>
      </w:r>
      <w:r w:rsidRPr="00030983">
        <w:t xml:space="preserve"> increases reef density</w:t>
      </w:r>
      <w:r>
        <w:t xml:space="preserve"> and</w:t>
      </w:r>
      <w:r w:rsidRPr="00030983">
        <w:t xml:space="preserve"> decrease</w:t>
      </w:r>
      <w:r>
        <w:t>s</w:t>
      </w:r>
      <w:r w:rsidRPr="00030983">
        <w:t xml:space="preserve"> reef porosity, </w:t>
      </w:r>
      <w:r>
        <w:t>leading</w:t>
      </w:r>
      <w:r w:rsidRPr="00030983">
        <w:t xml:space="preserve"> to reduced erodibility and </w:t>
      </w:r>
      <w:r>
        <w:t xml:space="preserve">increased </w:t>
      </w:r>
      <w:r w:rsidRPr="00030983">
        <w:t>stabilisation of the substrat</w:t>
      </w:r>
      <w:r>
        <w:t>e</w:t>
      </w:r>
      <w:r w:rsidRPr="00030983">
        <w:t xml:space="preserve"> </w:t>
      </w:r>
      <w:r>
        <w:fldChar w:fldCharType="begin"/>
      </w:r>
      <w:r w:rsidR="009257BE">
        <w:instrText xml:space="preserve"> ADDIN EN.CITE &lt;EndNote&gt;&lt;Cite&gt;&lt;Author&gt;Kuffner&lt;/Author&gt;&lt;Year&gt;2016&lt;/Year&gt;&lt;RecNum&gt;445&lt;/RecNum&gt;&lt;DisplayText&gt;[3]&lt;/DisplayText&gt;&lt;record&gt;&lt;rec-number&gt;445&lt;/rec-number&gt;&lt;foreign-keys&gt;&lt;key app="EN" db-id="rwe99592dzp5ajex2apprdrrdxf9pw9ps5xd" timestamp="1568163413"&gt;445&lt;/key&gt;&lt;/foreign-keys&gt;&lt;ref-type name="Journal Article"&gt;17&lt;/ref-type&gt;&lt;contributors&gt;&lt;authors&gt;&lt;author&gt;Kuffner, I. B.&lt;/author&gt;&lt;author&gt;Toth, L. T.&lt;/author&gt;&lt;/authors&gt;&lt;/contributors&gt;&lt;titles&gt;&lt;title&gt;A geological perspective on the degradation and conservation of western Atlantic coral reefs&lt;/title&gt;&lt;secondary-title&gt;Conservation Biology&lt;/secondary-title&gt;&lt;/titles&gt;&lt;periodical&gt;&lt;full-title&gt;Conservation Biology&lt;/full-title&gt;&lt;/periodical&gt;&lt;pages&gt;706-715&lt;/pages&gt;&lt;volume&gt;30&lt;/volume&gt;&lt;dates&gt;&lt;year&gt;2016&lt;/year&gt;&lt;/dates&gt;&lt;urls&gt;&lt;/urls&gt;&lt;/record&gt;&lt;/Cite&gt;&lt;/EndNote&gt;</w:instrText>
      </w:r>
      <w:r>
        <w:fldChar w:fldCharType="separate"/>
      </w:r>
      <w:r w:rsidR="009257BE">
        <w:rPr>
          <w:noProof/>
        </w:rPr>
        <w:t>[3]</w:t>
      </w:r>
      <w:r>
        <w:fldChar w:fldCharType="end"/>
      </w:r>
      <w:r w:rsidRPr="00EC2F66">
        <w:t>.</w:t>
      </w:r>
      <w:r>
        <w:t xml:space="preserve"> Even though this is a critical process in the recovery of damaged coral reef communities</w:t>
      </w:r>
      <w:r w:rsidRPr="00030983">
        <w:t>, qualitative analysis and understanding of reef framework and rubble stabilisation</w:t>
      </w:r>
      <w:r>
        <w:t xml:space="preserve"> and binding rates</w:t>
      </w:r>
      <w:r w:rsidRPr="00030983">
        <w:t xml:space="preserve"> is limited </w:t>
      </w:r>
      <w:r>
        <w:fldChar w:fldCharType="begin"/>
      </w:r>
      <w:r w:rsidR="009257BE">
        <w:instrText xml:space="preserve"> ADDIN EN.CITE &lt;EndNote&gt;&lt;Cite&gt;&lt;Author&gt;Kuffner&lt;/Author&gt;&lt;Year&gt;2016&lt;/Year&gt;&lt;RecNum&gt;445&lt;/RecNum&gt;&lt;DisplayText&gt;[3]&lt;/DisplayText&gt;&lt;record&gt;&lt;rec-number&gt;445&lt;/rec-number&gt;&lt;foreign-keys&gt;&lt;key app="EN" db-id="rwe99592dzp5ajex2apprdrrdxf9pw9ps5xd" timestamp="1568163413"&gt;445&lt;/key&gt;&lt;/foreign-keys&gt;&lt;ref-type name="Journal Article"&gt;17&lt;/ref-type&gt;&lt;contributors&gt;&lt;authors&gt;&lt;author&gt;Kuffner, I. B.&lt;/author&gt;&lt;author&gt;Toth, L. T.&lt;/author&gt;&lt;/authors&gt;&lt;/contributors&gt;&lt;titles&gt;&lt;title&gt;A geological perspective on the degradation and conservation of western Atlantic coral reefs&lt;/title&gt;&lt;secondary-title&gt;Conservation Biology&lt;/secondary-title&gt;&lt;/titles&gt;&lt;periodical&gt;&lt;full-title&gt;Conservation Biology&lt;/full-title&gt;&lt;/periodical&gt;&lt;pages&gt;706-715&lt;/pages&gt;&lt;volume&gt;30&lt;/volume&gt;&lt;dates&gt;&lt;year&gt;2016&lt;/year&gt;&lt;/dates&gt;&lt;urls&gt;&lt;/urls&gt;&lt;/record&gt;&lt;/Cite&gt;&lt;/EndNote&gt;</w:instrText>
      </w:r>
      <w:r>
        <w:fldChar w:fldCharType="separate"/>
      </w:r>
      <w:r w:rsidR="009257BE">
        <w:rPr>
          <w:noProof/>
        </w:rPr>
        <w:t>[3]</w:t>
      </w:r>
      <w:r>
        <w:fldChar w:fldCharType="end"/>
      </w:r>
      <w:r w:rsidRPr="00030983">
        <w:t>.</w:t>
      </w:r>
    </w:p>
    <w:p w14:paraId="78F6F121" w14:textId="77777777" w:rsidR="00D80877" w:rsidRDefault="00D80877" w:rsidP="00D80877">
      <w:pPr>
        <w:widowControl w:val="0"/>
        <w:spacing w:line="360" w:lineRule="auto"/>
        <w:jc w:val="both"/>
      </w:pPr>
    </w:p>
    <w:p w14:paraId="19D57520" w14:textId="77777777" w:rsidR="00D80877" w:rsidRPr="00D80877" w:rsidRDefault="00D80877" w:rsidP="00CF3B24">
      <w:pPr>
        <w:pStyle w:val="Heading3"/>
        <w:rPr>
          <w:b w:val="0"/>
        </w:rPr>
      </w:pPr>
      <w:r w:rsidRPr="00D80877">
        <w:t>Preliminary stabilisation and temporary binding</w:t>
      </w:r>
    </w:p>
    <w:p w14:paraId="2CFB18E7" w14:textId="7AE114B0" w:rsidR="00D80877" w:rsidRPr="001706D0" w:rsidRDefault="00D80877" w:rsidP="00CF3B24">
      <w:pPr>
        <w:widowControl w:val="0"/>
        <w:spacing w:line="360" w:lineRule="auto"/>
        <w:ind w:firstLine="720"/>
        <w:jc w:val="both"/>
      </w:pPr>
      <w:r w:rsidRPr="0048112B">
        <w:t xml:space="preserve">Preliminary stabilisation of rubble can be achieved </w:t>
      </w:r>
      <w:r>
        <w:t>when</w:t>
      </w:r>
      <w:r w:rsidRPr="0048112B">
        <w:t xml:space="preserve"> hydrodynamic energy</w:t>
      </w:r>
      <w:r>
        <w:t xml:space="preserve"> is reduced</w:t>
      </w:r>
      <w:r w:rsidRPr="0048112B">
        <w:t xml:space="preserve"> or </w:t>
      </w:r>
      <w:r w:rsidRPr="00EC2F66">
        <w:t>rubble pieces</w:t>
      </w:r>
      <w:r>
        <w:t xml:space="preserve"> </w:t>
      </w:r>
      <w:r w:rsidRPr="00837C2B">
        <w:t>interlock (</w:t>
      </w:r>
      <w:r>
        <w:t xml:space="preserve">Main Document, </w:t>
      </w:r>
      <w:r w:rsidRPr="00837C2B">
        <w:t>Fi</w:t>
      </w:r>
      <w:r w:rsidR="009257BE">
        <w:t>g</w:t>
      </w:r>
      <w:r w:rsidRPr="00837C2B">
        <w:t xml:space="preserve"> 2a)</w:t>
      </w:r>
      <w:r w:rsidRPr="00837C2B">
        <w:rPr>
          <w:b/>
          <w:i/>
          <w:color w:val="434343"/>
        </w:rPr>
        <w:t>,</w:t>
      </w:r>
      <w:r w:rsidRPr="00837C2B">
        <w:t xml:space="preserve"> followed by the colonisation of encrusting and binding invertebrates (</w:t>
      </w:r>
      <w:r>
        <w:t xml:space="preserve">Main Document, </w:t>
      </w:r>
      <w:r w:rsidRPr="00837C2B">
        <w:t>Fig 2b</w:t>
      </w:r>
      <w:r>
        <w:t>, c)</w:t>
      </w:r>
      <w:r w:rsidRPr="009257BE">
        <w:rPr>
          <w:bCs/>
          <w:color w:val="434343"/>
        </w:rPr>
        <w:fldChar w:fldCharType="begin">
          <w:fldData xml:space="preserve">PEVuZE5vdGU+PENpdGU+PEF1dGhvcj5DYW1lcm9uPC9BdXRob3I+PFllYXI+MjAxNjwvWWVhcj48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</w:fldData>
        </w:fldChar>
      </w:r>
      <w:r w:rsidR="009257BE" w:rsidRPr="009257BE">
        <w:rPr>
          <w:bCs/>
          <w:color w:val="434343"/>
        </w:rPr>
        <w:instrText xml:space="preserve"> ADDIN EN.CITE </w:instrText>
      </w:r>
      <w:r w:rsidR="009257BE" w:rsidRPr="009257BE">
        <w:rPr>
          <w:bCs/>
          <w:color w:val="434343"/>
        </w:rPr>
        <w:fldChar w:fldCharType="begin">
          <w:fldData xml:space="preserve">PEVuZE5vdGU+PENpdGU+PEF1dGhvcj5DYW1lcm9uPC9BdXRob3I+PFllYXI+MjAxNjwvWWVhcj48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</w:fldData>
        </w:fldChar>
      </w:r>
      <w:r w:rsidR="009257BE" w:rsidRPr="009257BE">
        <w:rPr>
          <w:bCs/>
          <w:color w:val="434343"/>
        </w:rPr>
        <w:instrText xml:space="preserve"> ADDIN EN.CITE.DATA </w:instrText>
      </w:r>
      <w:r w:rsidR="009257BE" w:rsidRPr="009257BE">
        <w:rPr>
          <w:bCs/>
          <w:color w:val="434343"/>
        </w:rPr>
      </w:r>
      <w:r w:rsidR="009257BE" w:rsidRPr="009257BE">
        <w:rPr>
          <w:bCs/>
          <w:color w:val="434343"/>
        </w:rPr>
        <w:fldChar w:fldCharType="end"/>
      </w:r>
      <w:r w:rsidRPr="009257BE">
        <w:rPr>
          <w:bCs/>
          <w:color w:val="434343"/>
        </w:rPr>
      </w:r>
      <w:r w:rsidRPr="009257BE">
        <w:rPr>
          <w:bCs/>
          <w:color w:val="434343"/>
        </w:rPr>
        <w:fldChar w:fldCharType="separate"/>
      </w:r>
      <w:r w:rsidR="009257BE" w:rsidRPr="009257BE">
        <w:rPr>
          <w:bCs/>
          <w:noProof/>
          <w:color w:val="434343"/>
        </w:rPr>
        <w:t>[2, 4, 5]</w:t>
      </w:r>
      <w:r w:rsidRPr="009257BE">
        <w:rPr>
          <w:bCs/>
          <w:color w:val="434343"/>
        </w:rPr>
        <w:fldChar w:fldCharType="end"/>
      </w:r>
      <w:r w:rsidRPr="0048112B">
        <w:t xml:space="preserve">. </w:t>
      </w:r>
      <w:r>
        <w:t>O</w:t>
      </w:r>
      <w:r w:rsidRPr="0048112B">
        <w:t>rganisms</w:t>
      </w:r>
      <w:r>
        <w:t xml:space="preserve"> that encrust and bind</w:t>
      </w:r>
      <w:r w:rsidRPr="0048112B">
        <w:t xml:space="preserve"> </w:t>
      </w:r>
      <w:r>
        <w:t xml:space="preserve">rubble </w:t>
      </w:r>
      <w:r w:rsidRPr="0048112B">
        <w:t xml:space="preserve">include macroalgae, sponges, crustose coralline algae, corals, corallimorpharians, colonial bryozoans, colonial ascidians, </w:t>
      </w:r>
      <w:proofErr w:type="spellStart"/>
      <w:r w:rsidRPr="0048112B">
        <w:t>zooanthids</w:t>
      </w:r>
      <w:proofErr w:type="spellEnd"/>
      <w:r w:rsidRPr="0048112B">
        <w:t xml:space="preserve">, </w:t>
      </w:r>
      <w:proofErr w:type="spellStart"/>
      <w:r w:rsidRPr="0048112B">
        <w:t>serpulid</w:t>
      </w:r>
      <w:proofErr w:type="spellEnd"/>
      <w:r w:rsidRPr="0048112B">
        <w:t xml:space="preserve"> worms, hydrozoans and foraminifera </w:t>
      </w:r>
      <w:r w:rsidRPr="004D2CF4">
        <w:rPr>
          <w:iCs/>
        </w:rPr>
        <w:fldChar w:fldCharType="begin">
          <w:fldData xml:space="preserve">PEVuZE5vdGU+PENpdGU+PEF1dGhvcj5QZXJyaW48L0F1dGhvcj48WWVhcj4yMDA5PC9ZZWFyPjxS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</w:fldData>
        </w:fldChar>
      </w:r>
      <w:r w:rsidR="009257BE">
        <w:rPr>
          <w:iCs/>
        </w:rPr>
        <w:instrText xml:space="preserve"> ADDIN EN.CITE </w:instrText>
      </w:r>
      <w:r w:rsidR="009257BE">
        <w:rPr>
          <w:iCs/>
        </w:rPr>
        <w:fldChar w:fldCharType="begin">
          <w:fldData xml:space="preserve">PEVuZE5vdGU+PENpdGU+PEF1dGhvcj5QZXJyaW48L0F1dGhvcj48WWVhcj4yMDA5PC9ZZWFyPjxS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</w:fldData>
        </w:fldChar>
      </w:r>
      <w:r w:rsidR="009257BE">
        <w:rPr>
          <w:iCs/>
        </w:rPr>
        <w:instrText xml:space="preserve"> ADDIN EN.CITE.DATA </w:instrText>
      </w:r>
      <w:r w:rsidR="009257BE">
        <w:rPr>
          <w:iCs/>
        </w:rPr>
      </w:r>
      <w:r w:rsidR="009257BE">
        <w:rPr>
          <w:iCs/>
        </w:rPr>
        <w:fldChar w:fldCharType="end"/>
      </w:r>
      <w:r w:rsidRPr="004D2CF4">
        <w:rPr>
          <w:iCs/>
        </w:rPr>
      </w:r>
      <w:r w:rsidRPr="004D2CF4">
        <w:rPr>
          <w:iCs/>
        </w:rPr>
        <w:fldChar w:fldCharType="separate"/>
      </w:r>
      <w:r w:rsidR="009257BE">
        <w:rPr>
          <w:iCs/>
          <w:noProof/>
        </w:rPr>
        <w:t>[5-11]</w:t>
      </w:r>
      <w:r w:rsidRPr="004D2CF4">
        <w:rPr>
          <w:iCs/>
        </w:rPr>
        <w:fldChar w:fldCharType="end"/>
      </w:r>
      <w:r w:rsidRPr="004D2CF4">
        <w:rPr>
          <w:iCs/>
        </w:rPr>
        <w:t>.</w:t>
      </w:r>
      <w:r w:rsidRPr="0048112B">
        <w:t xml:space="preserve"> </w:t>
      </w:r>
      <w:r>
        <w:rPr>
          <w:color w:val="000000" w:themeColor="text1"/>
        </w:rPr>
        <w:t xml:space="preserve">Dependant on the environmental conditions and recruitment potential, rubble-encrusting organisms colonise rubble at different times and at </w:t>
      </w:r>
      <w:r>
        <w:rPr>
          <w:color w:val="000000" w:themeColor="text1"/>
        </w:rPr>
        <w:lastRenderedPageBreak/>
        <w:t xml:space="preserve">different rates. </w:t>
      </w:r>
      <w:r>
        <w:t xml:space="preserve">The distribution and growth of these organisms </w:t>
      </w:r>
      <w:r w:rsidRPr="001706D0">
        <w:t>is</w:t>
      </w:r>
      <w:r w:rsidRPr="00361EB6">
        <w:rPr>
          <w:rFonts w:asciiTheme="majorHAnsi" w:hAnsiTheme="majorHAnsi"/>
        </w:rPr>
        <w:t xml:space="preserve"> </w:t>
      </w:r>
      <w:r w:rsidRPr="00F658F6">
        <w:t xml:space="preserve">influenced by </w:t>
      </w:r>
      <w:r>
        <w:t>environmental factors including</w:t>
      </w:r>
      <w:r w:rsidRPr="00F658F6">
        <w:t xml:space="preserve"> light availability, hydrodynamic </w:t>
      </w:r>
      <w:r>
        <w:t>regime</w:t>
      </w:r>
      <w:r w:rsidRPr="00F658F6">
        <w:t xml:space="preserve"> and sedimentation</w:t>
      </w:r>
      <w:r w:rsidR="00AD556A">
        <w:t xml:space="preserve"> </w:t>
      </w:r>
      <w:r w:rsidR="00AD556A">
        <w:fldChar w:fldCharType="begin">
          <w:fldData xml:space="preserve">PEVuZE5vdGU+PENpdGU+PEF1dGhvcj5CYWlyZDwvQXV0aG9yPjxZZWFyPjIwMDA8L1llYXI+PFJl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</w:fldData>
        </w:fldChar>
      </w:r>
      <w:r w:rsidR="00AD556A">
        <w:instrText xml:space="preserve"> ADDIN EN.CITE </w:instrText>
      </w:r>
      <w:r w:rsidR="00AD556A">
        <w:fldChar w:fldCharType="begin">
          <w:fldData xml:space="preserve">PEVuZE5vdGU+PENpdGU+PEF1dGhvcj5CYWlyZDwvQXV0aG9yPjxZZWFyPjIwMDA8L1llYXI+PFJl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</w:fldData>
        </w:fldChar>
      </w:r>
      <w:r w:rsidR="00AD556A">
        <w:instrText xml:space="preserve"> ADDIN EN.CITE.DATA </w:instrText>
      </w:r>
      <w:r w:rsidR="00AD556A">
        <w:fldChar w:fldCharType="end"/>
      </w:r>
      <w:r w:rsidR="00AD556A">
        <w:fldChar w:fldCharType="separate"/>
      </w:r>
      <w:r w:rsidR="00AD556A">
        <w:rPr>
          <w:noProof/>
        </w:rPr>
        <w:t>[2, 12-14]</w:t>
      </w:r>
      <w:r w:rsidR="00AD556A">
        <w:fldChar w:fldCharType="end"/>
      </w:r>
      <w:r w:rsidRPr="00A865A7">
        <w:t xml:space="preserve">. </w:t>
      </w:r>
      <w:r>
        <w:t xml:space="preserve">For example, </w:t>
      </w:r>
      <w:r>
        <w:rPr>
          <w:color w:val="000000" w:themeColor="text1"/>
        </w:rPr>
        <w:t>p</w:t>
      </w:r>
      <w:r w:rsidRPr="001706D0">
        <w:rPr>
          <w:color w:val="000000" w:themeColor="text1"/>
        </w:rPr>
        <w:t xml:space="preserve">hotosynthetic organisms </w:t>
      </w:r>
      <w:r>
        <w:rPr>
          <w:color w:val="000000" w:themeColor="text1"/>
        </w:rPr>
        <w:t>such as</w:t>
      </w:r>
      <w:r w:rsidRPr="001706D0">
        <w:rPr>
          <w:color w:val="000000" w:themeColor="text1"/>
        </w:rPr>
        <w:t xml:space="preserve"> turf</w:t>
      </w:r>
      <w:r>
        <w:rPr>
          <w:color w:val="000000" w:themeColor="text1"/>
        </w:rPr>
        <w:t xml:space="preserve"> algae</w:t>
      </w:r>
      <w:r w:rsidRPr="001706D0">
        <w:rPr>
          <w:color w:val="000000" w:themeColor="text1"/>
        </w:rPr>
        <w:t xml:space="preserve">, macroalgae and coralline algae are more prevalent in </w:t>
      </w:r>
      <w:r>
        <w:rPr>
          <w:color w:val="000000" w:themeColor="text1"/>
        </w:rPr>
        <w:t xml:space="preserve">shallower </w:t>
      </w:r>
      <w:r w:rsidRPr="001706D0">
        <w:rPr>
          <w:color w:val="000000" w:themeColor="text1"/>
        </w:rPr>
        <w:t>areas on exposed surfaces</w:t>
      </w:r>
      <w:r>
        <w:rPr>
          <w:color w:val="000000" w:themeColor="text1"/>
        </w:rPr>
        <w:t xml:space="preserve"> with high light availability </w:t>
      </w:r>
      <w:r>
        <w:rPr>
          <w:color w:val="000000" w:themeColor="text1"/>
        </w:rPr>
        <w:fldChar w:fldCharType="begin">
          <w:fldData xml:space="preserve">PEVuZE5vdGU+PENpdGU+PEF1dGhvcj5NYXJ0aW5kYWxlPC9BdXRob3I+PFllYXI+MTk5MjwvWWVh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</w:fldData>
        </w:fldChar>
      </w:r>
      <w:r w:rsidR="00AD556A">
        <w:rPr>
          <w:color w:val="000000" w:themeColor="text1"/>
        </w:rPr>
        <w:instrText xml:space="preserve"> ADDIN EN.CITE </w:instrText>
      </w:r>
      <w:r w:rsidR="00AD556A">
        <w:rPr>
          <w:color w:val="000000" w:themeColor="text1"/>
        </w:rPr>
        <w:fldChar w:fldCharType="begin">
          <w:fldData xml:space="preserve">PEVuZE5vdGU+PENpdGU+PEF1dGhvcj5NYXJ0aW5kYWxlPC9BdXRob3I+PFllYXI+MTk5MjwvWWVh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</w:fldData>
        </w:fldChar>
      </w:r>
      <w:r w:rsidR="00AD556A">
        <w:rPr>
          <w:color w:val="000000" w:themeColor="text1"/>
        </w:rPr>
        <w:instrText xml:space="preserve"> ADDIN EN.CITE.DATA </w:instrText>
      </w:r>
      <w:r w:rsidR="00AD556A">
        <w:rPr>
          <w:color w:val="000000" w:themeColor="text1"/>
        </w:rPr>
      </w:r>
      <w:r w:rsidR="00AD556A">
        <w:rPr>
          <w:color w:val="000000" w:themeColor="text1"/>
        </w:rPr>
        <w:fldChar w:fldCharType="end"/>
      </w:r>
      <w:r>
        <w:rPr>
          <w:color w:val="000000" w:themeColor="text1"/>
        </w:rPr>
      </w:r>
      <w:r>
        <w:rPr>
          <w:color w:val="000000" w:themeColor="text1"/>
        </w:rPr>
        <w:fldChar w:fldCharType="separate"/>
      </w:r>
      <w:r w:rsidR="00AD556A">
        <w:rPr>
          <w:noProof/>
          <w:color w:val="000000" w:themeColor="text1"/>
        </w:rPr>
        <w:t>[15-17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, and coralline algae are </w:t>
      </w:r>
      <w:r w:rsidRPr="001706D0">
        <w:rPr>
          <w:color w:val="000000" w:themeColor="text1"/>
        </w:rPr>
        <w:t>more prevalent in high energy environments</w:t>
      </w:r>
      <w:r>
        <w:rPr>
          <w:color w:val="000000" w:themeColor="text1"/>
        </w:rPr>
        <w:t>, due to their low</w:t>
      </w:r>
      <w:r w:rsidRPr="001706D0">
        <w:rPr>
          <w:color w:val="000000" w:themeColor="text1"/>
        </w:rPr>
        <w:t xml:space="preserve"> profile</w:t>
      </w:r>
      <w:r>
        <w:rPr>
          <w:color w:val="000000" w:themeColor="text1"/>
        </w:rPr>
        <w:t xml:space="preserve"> </w:t>
      </w:r>
      <w:r>
        <w:rPr>
          <w:color w:val="000000" w:themeColor="text1"/>
        </w:rPr>
        <w:fldChar w:fldCharType="begin"/>
      </w:r>
      <w:r w:rsidR="00AD556A">
        <w:rPr>
          <w:color w:val="000000" w:themeColor="text1"/>
        </w:rPr>
        <w:instrText xml:space="preserve"> ADDIN EN.CITE &lt;EndNote&gt;&lt;Cite&gt;&lt;Author&gt;Steneck&lt;/Author&gt;&lt;Year&gt;1994&lt;/Year&gt;&lt;RecNum&gt;462&lt;/RecNum&gt;&lt;DisplayText&gt;[18]&lt;/DisplayText&gt;&lt;record&gt;&lt;rec-number&gt;462&lt;/rec-number&gt;&lt;foreign-keys&gt;&lt;key app="EN" db-id="rwe99592dzp5ajex2apprdrrdxf9pw9ps5xd" timestamp="1575605123"&gt;462&lt;/key&gt;&lt;/foreign-keys&gt;&lt;ref-type name="Journal Article"&gt;17&lt;/ref-type&gt;&lt;contributors&gt;&lt;authors&gt;&lt;author&gt;Steneck, R. S.&lt;/author&gt;&lt;author&gt;Dethier, M.&lt;/author&gt;&lt;/authors&gt;&lt;/contributors&gt;&lt;titles&gt;&lt;title&gt;A functional group approach to the structure of algal-dominated communities&lt;/title&gt;&lt;secondary-title&gt;Oikos&lt;/secondary-title&gt;&lt;/titles&gt;&lt;periodical&gt;&lt;full-title&gt;Oikos&lt;/full-title&gt;&lt;/periodical&gt;&lt;pages&gt;DOI: 10.2307/3545860&lt;/pages&gt;&lt;volume&gt;69&lt;/volume&gt;&lt;dates&gt;&lt;year&gt;1994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AD556A">
        <w:rPr>
          <w:noProof/>
          <w:color w:val="000000" w:themeColor="text1"/>
        </w:rPr>
        <w:t>[18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. </w:t>
      </w:r>
    </w:p>
    <w:p w14:paraId="37F72C50" w14:textId="77777777" w:rsidR="00D80877" w:rsidRPr="00EC2F66" w:rsidRDefault="00D80877" w:rsidP="00D80877">
      <w:pPr>
        <w:widowControl w:val="0"/>
        <w:spacing w:line="360" w:lineRule="auto"/>
        <w:jc w:val="both"/>
      </w:pPr>
    </w:p>
    <w:p w14:paraId="206BBD1A" w14:textId="5D99553F" w:rsidR="00D80877" w:rsidRDefault="00D80877" w:rsidP="00CF3B24">
      <w:pPr>
        <w:widowControl w:val="0"/>
        <w:spacing w:line="360" w:lineRule="auto"/>
        <w:ind w:firstLine="720"/>
        <w:jc w:val="both"/>
        <w:rPr>
          <w:color w:val="000000" w:themeColor="text1"/>
        </w:rPr>
      </w:pPr>
      <w:r>
        <w:rPr>
          <w:color w:val="000000" w:themeColor="text1"/>
        </w:rPr>
        <w:t>I</w:t>
      </w:r>
      <w:r w:rsidRPr="00EC2F66">
        <w:rPr>
          <w:color w:val="000000" w:themeColor="text1"/>
        </w:rPr>
        <w:t xml:space="preserve">nferences </w:t>
      </w:r>
      <w:r>
        <w:rPr>
          <w:color w:val="000000" w:themeColor="text1"/>
        </w:rPr>
        <w:t>about the</w:t>
      </w:r>
      <w:r w:rsidRPr="00EC2F66">
        <w:rPr>
          <w:color w:val="000000" w:themeColor="text1"/>
        </w:rPr>
        <w:t xml:space="preserve"> order of colonisation </w:t>
      </w:r>
      <w:r>
        <w:rPr>
          <w:color w:val="000000" w:themeColor="text1"/>
        </w:rPr>
        <w:t xml:space="preserve">of rubble binding organisms </w:t>
      </w:r>
      <w:r w:rsidRPr="00EC2F66">
        <w:rPr>
          <w:color w:val="000000" w:themeColor="text1"/>
        </w:rPr>
        <w:t>can be</w:t>
      </w:r>
      <w:r w:rsidRPr="00EC2F66">
        <w:t xml:space="preserve"> made from </w:t>
      </w:r>
      <w:r w:rsidRPr="00EC2F66">
        <w:rPr>
          <w:color w:val="000000" w:themeColor="text1"/>
        </w:rPr>
        <w:t xml:space="preserve">studies of succession on recruitment tiles. </w:t>
      </w:r>
      <w:r>
        <w:rPr>
          <w:color w:val="000000" w:themeColor="text1"/>
        </w:rPr>
        <w:t>T</w:t>
      </w:r>
      <w:r w:rsidRPr="00EC2F66">
        <w:rPr>
          <w:color w:val="000000" w:themeColor="text1"/>
        </w:rPr>
        <w:t>urf algae are often</w:t>
      </w:r>
      <w:r>
        <w:rPr>
          <w:color w:val="000000" w:themeColor="text1"/>
        </w:rPr>
        <w:t xml:space="preserve"> the</w:t>
      </w:r>
      <w:r w:rsidRPr="00EC2F66">
        <w:rPr>
          <w:color w:val="000000" w:themeColor="text1"/>
        </w:rPr>
        <w:t xml:space="preserve"> first colonisers during early succession</w:t>
      </w:r>
      <w:r w:rsidR="004037A9">
        <w:rPr>
          <w:color w:val="000000" w:themeColor="text1"/>
        </w:rPr>
        <w:t xml:space="preserve"> </w:t>
      </w:r>
      <w:r w:rsidR="004037A9">
        <w:rPr>
          <w:color w:val="000000" w:themeColor="text1"/>
        </w:rPr>
        <w:fldChar w:fldCharType="begin"/>
      </w:r>
      <w:r w:rsidR="004037A9">
        <w:rPr>
          <w:color w:val="000000" w:themeColor="text1"/>
        </w:rPr>
        <w:instrText xml:space="preserve"> ADDIN EN.CITE &lt;EndNote&gt;&lt;Cite&gt;&lt;Author&gt;McClanahan&lt;/Author&gt;&lt;Year&gt;1997&lt;/Year&gt;&lt;RecNum&gt;575&lt;/RecNum&gt;&lt;DisplayText&gt;[19]&lt;/DisplayText&gt;&lt;record&gt;&lt;rec-number&gt;575&lt;/rec-number&gt;&lt;foreign-keys&gt;&lt;key app="EN" db-id="rwe99592dzp5ajex2apprdrrdxf9pw9ps5xd" timestamp="1599604034"&gt;575&lt;/key&gt;&lt;/foreign-keys&gt;&lt;ref-type name="Journal Article"&gt;17&lt;/ref-type&gt;&lt;contributors&gt;&lt;authors&gt;&lt;author&gt;McClanahan, T. R.&lt;/author&gt;&lt;/authors&gt;&lt;/contributors&gt;&lt;titles&gt;&lt;title&gt;Primary succession of coral-reef algae: Differing patterns on fished versus unfished reefs&lt;/title&gt;&lt;secondary-title&gt;Journal of Experimental Marine Biology and Ecology&lt;/secondary-title&gt;&lt;/titles&gt;&lt;periodical&gt;&lt;full-title&gt;Journal of Experimental Marine Biology and Ecology&lt;/full-title&gt;&lt;/periodical&gt;&lt;pages&gt;77-102&lt;/pages&gt;&lt;volume&gt;218&lt;/volume&gt;&lt;dates&gt;&lt;year&gt;1997&lt;/year&gt;&lt;/dates&gt;&lt;urls&gt;&lt;/urls&gt;&lt;/record&gt;&lt;/Cite&gt;&lt;/EndNote&gt;</w:instrText>
      </w:r>
      <w:r w:rsidR="004037A9">
        <w:rPr>
          <w:color w:val="000000" w:themeColor="text1"/>
        </w:rPr>
        <w:fldChar w:fldCharType="separate"/>
      </w:r>
      <w:r w:rsidR="004037A9">
        <w:rPr>
          <w:noProof/>
          <w:color w:val="000000" w:themeColor="text1"/>
        </w:rPr>
        <w:t>[19]</w:t>
      </w:r>
      <w:r w:rsidR="004037A9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, increasing rapidly over the first ~3 months </w:t>
      </w:r>
      <w:r>
        <w:rPr>
          <w:color w:val="000000" w:themeColor="text1"/>
        </w:rPr>
        <w:fldChar w:fldCharType="begin"/>
      </w:r>
      <w:r w:rsidR="004037A9">
        <w:rPr>
          <w:color w:val="000000" w:themeColor="text1"/>
        </w:rPr>
        <w:instrText xml:space="preserve"> ADDIN EN.CITE &lt;EndNote&gt;&lt;Cite&gt;&lt;Author&gt;Doropoulos&lt;/Author&gt;&lt;Year&gt;2016&lt;/Year&gt;&lt;RecNum&gt;464&lt;/RecNum&gt;&lt;DisplayText&gt;[20]&lt;/DisplayText&gt;&lt;record&gt;&lt;rec-number&gt;464&lt;/rec-number&gt;&lt;foreign-keys&gt;&lt;key app="EN" db-id="rwe99592dzp5ajex2apprdrrdxf9pw9ps5xd" timestamp="1575673830"&gt;464&lt;/key&gt;&lt;/foreign-keys&gt;&lt;ref-type name="Journal Article"&gt;17&lt;/ref-type&gt;&lt;contributors&gt;&lt;authors&gt;&lt;author&gt;Doropoulos, C.&lt;/author&gt;&lt;author&gt;Roff, G.&lt;/author&gt;&lt;author&gt;Bozec, Y. -M.&lt;/author&gt;&lt;author&gt;Zupan, M.&lt;/author&gt;&lt;author&gt;Werminghausen, J.&lt;/author&gt;&lt;author&gt;Mumby, P. J.&lt;/author&gt;&lt;/authors&gt;&lt;/contributors&gt;&lt;titles&gt;&lt;title&gt;Characterizing the ecological trade‐offs throughout the early ontogeny of coral recruitment&lt;/title&gt;&lt;secondary-title&gt;Ecological Monographs&lt;/secondary-title&gt;&lt;/titles&gt;&lt;periodical&gt;&lt;full-title&gt;Ecological Monographs&lt;/full-title&gt;&lt;/periodical&gt;&lt;pages&gt;20-44&lt;/pages&gt;&lt;volume&gt;86&lt;/volume&gt;&lt;dates&gt;&lt;year&gt;2016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4037A9">
        <w:rPr>
          <w:noProof/>
          <w:color w:val="000000" w:themeColor="text1"/>
        </w:rPr>
        <w:t>[20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. This is usually followed by encrusting and fleshy macroalgae, and co</w:t>
      </w:r>
      <w:r w:rsidRPr="001266A0">
        <w:rPr>
          <w:color w:val="000000" w:themeColor="text1"/>
        </w:rPr>
        <w:t xml:space="preserve">ralline algae begin to dominate after ~6 months </w:t>
      </w:r>
      <w:r>
        <w:rPr>
          <w:color w:val="000000" w:themeColor="text1"/>
        </w:rPr>
        <w:fldChar w:fldCharType="begin"/>
      </w:r>
      <w:r w:rsidR="004037A9">
        <w:rPr>
          <w:color w:val="000000" w:themeColor="text1"/>
        </w:rPr>
        <w:instrText xml:space="preserve"> ADDIN EN.CITE &lt;EndNote&gt;&lt;Cite&gt;&lt;Author&gt;Doropoulos&lt;/Author&gt;&lt;Year&gt;2016&lt;/Year&gt;&lt;RecNum&gt;464&lt;/RecNum&gt;&lt;DisplayText&gt;[20]&lt;/DisplayText&gt;&lt;record&gt;&lt;rec-number&gt;464&lt;/rec-number&gt;&lt;foreign-keys&gt;&lt;key app="EN" db-id="rwe99592dzp5ajex2apprdrrdxf9pw9ps5xd" timestamp="1575673830"&gt;464&lt;/key&gt;&lt;/foreign-keys&gt;&lt;ref-type name="Journal Article"&gt;17&lt;/ref-type&gt;&lt;contributors&gt;&lt;authors&gt;&lt;author&gt;Doropoulos, C.&lt;/author&gt;&lt;author&gt;Roff, G.&lt;/author&gt;&lt;author&gt;Bozec, Y. -M.&lt;/author&gt;&lt;author&gt;Zupan, M.&lt;/author&gt;&lt;author&gt;Werminghausen, J.&lt;/author&gt;&lt;author&gt;Mumby, P. J.&lt;/author&gt;&lt;/authors&gt;&lt;/contributors&gt;&lt;titles&gt;&lt;title&gt;Characterizing the ecological trade‐offs throughout the early ontogeny of coral recruitment&lt;/title&gt;&lt;secondary-title&gt;Ecological Monographs&lt;/secondary-title&gt;&lt;/titles&gt;&lt;periodical&gt;&lt;full-title&gt;Ecological Monographs&lt;/full-title&gt;&lt;/periodical&gt;&lt;pages&gt;20-44&lt;/pages&gt;&lt;volume&gt;86&lt;/volume&gt;&lt;dates&gt;&lt;year&gt;2016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4037A9">
        <w:rPr>
          <w:noProof/>
          <w:color w:val="000000" w:themeColor="text1"/>
        </w:rPr>
        <w:t>[20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. M</w:t>
      </w:r>
      <w:r w:rsidRPr="001C17FC">
        <w:rPr>
          <w:color w:val="000000" w:themeColor="text1"/>
        </w:rPr>
        <w:t xml:space="preserve">acroalgae </w:t>
      </w:r>
      <w:r>
        <w:rPr>
          <w:color w:val="000000" w:themeColor="text1"/>
        </w:rPr>
        <w:t>can occupy</w:t>
      </w:r>
      <w:r w:rsidRPr="001C17FC">
        <w:rPr>
          <w:color w:val="000000" w:themeColor="text1"/>
        </w:rPr>
        <w:t xml:space="preserve"> space </w:t>
      </w:r>
      <w:r>
        <w:rPr>
          <w:color w:val="000000" w:themeColor="text1"/>
        </w:rPr>
        <w:t>rapidly</w:t>
      </w:r>
      <w:r w:rsidRPr="001C17FC">
        <w:rPr>
          <w:color w:val="000000" w:themeColor="text1"/>
        </w:rPr>
        <w:t>, particularly after events that reduce coral cover</w:t>
      </w:r>
      <w:r w:rsidR="004037A9">
        <w:rPr>
          <w:color w:val="000000" w:themeColor="text1"/>
        </w:rPr>
        <w:t xml:space="preserve"> </w:t>
      </w:r>
      <w:r w:rsidR="004037A9">
        <w:rPr>
          <w:color w:val="000000" w:themeColor="text1"/>
        </w:rPr>
        <w:fldChar w:fldCharType="begin"/>
      </w:r>
      <w:r w:rsidR="004037A9">
        <w:rPr>
          <w:color w:val="000000" w:themeColor="text1"/>
        </w:rPr>
        <w:instrText xml:space="preserve"> ADDIN EN.CITE &lt;EndNote&gt;&lt;Cite&gt;&lt;Author&gt;Mumby&lt;/Author&gt;&lt;Year&gt;2005&lt;/Year&gt;&lt;RecNum&gt;576&lt;/RecNum&gt;&lt;DisplayText&gt;[21]&lt;/DisplayText&gt;&lt;record&gt;&lt;rec-number&gt;576&lt;/rec-number&gt;&lt;foreign-keys&gt;&lt;key app="EN" db-id="rwe99592dzp5ajex2apprdrrdxf9pw9ps5xd" timestamp="1599604166"&gt;576&lt;/key&gt;&lt;/foreign-keys&gt;&lt;ref-type name="Journal Article"&gt;17&lt;/ref-type&gt;&lt;contributors&gt;&lt;authors&gt;&lt;author&gt;Mumby, P. J.&lt;/author&gt;&lt;author&gt;Foster, N. L.&lt;/author&gt;&lt;author&gt;Fahy, E. A. G.&lt;/author&gt;&lt;/authors&gt;&lt;/contributors&gt;&lt;titles&gt;&lt;title&gt;Patch dynamics of coral reef macroalgae under chronic and acute disturbance&lt;/title&gt;&lt;secondary-title&gt;Coral Reefs&lt;/secondary-title&gt;&lt;/titles&gt;&lt;periodical&gt;&lt;full-title&gt;Coral Reefs&lt;/full-title&gt;&lt;/periodical&gt;&lt;pages&gt;681-692&lt;/pages&gt;&lt;volume&gt;24&lt;/volume&gt;&lt;dates&gt;&lt;year&gt;2005&lt;/year&gt;&lt;/dates&gt;&lt;urls&gt;&lt;/urls&gt;&lt;/record&gt;&lt;/Cite&gt;&lt;/EndNote&gt;</w:instrText>
      </w:r>
      <w:r w:rsidR="004037A9">
        <w:rPr>
          <w:color w:val="000000" w:themeColor="text1"/>
        </w:rPr>
        <w:fldChar w:fldCharType="separate"/>
      </w:r>
      <w:r w:rsidR="004037A9">
        <w:rPr>
          <w:noProof/>
          <w:color w:val="000000" w:themeColor="text1"/>
        </w:rPr>
        <w:t>[21]</w:t>
      </w:r>
      <w:r w:rsidR="004037A9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. In the Caribbean, </w:t>
      </w:r>
      <w:r w:rsidRPr="00A55860">
        <w:rPr>
          <w:color w:val="000000" w:themeColor="text1"/>
        </w:rPr>
        <w:t xml:space="preserve">macroalgae (primarily </w:t>
      </w:r>
      <w:proofErr w:type="spellStart"/>
      <w:r w:rsidRPr="00EC2F66">
        <w:rPr>
          <w:i/>
          <w:iCs/>
          <w:color w:val="000000" w:themeColor="text1"/>
        </w:rPr>
        <w:t>Dictyota</w:t>
      </w:r>
      <w:proofErr w:type="spellEnd"/>
      <w:r w:rsidRPr="00EC2F66">
        <w:rPr>
          <w:i/>
          <w:iCs/>
          <w:color w:val="000000" w:themeColor="text1"/>
        </w:rPr>
        <w:t>, Caulerpa</w:t>
      </w:r>
      <w:r w:rsidRPr="00A55860">
        <w:rPr>
          <w:color w:val="000000" w:themeColor="text1"/>
        </w:rPr>
        <w:t xml:space="preserve">, and </w:t>
      </w:r>
      <w:proofErr w:type="spellStart"/>
      <w:r w:rsidRPr="00EC2F66">
        <w:rPr>
          <w:i/>
          <w:iCs/>
          <w:color w:val="000000" w:themeColor="text1"/>
        </w:rPr>
        <w:t>Halimeda</w:t>
      </w:r>
      <w:proofErr w:type="spellEnd"/>
      <w:r w:rsidRPr="00EC2F66">
        <w:rPr>
          <w:i/>
          <w:iCs/>
          <w:color w:val="000000" w:themeColor="text1"/>
        </w:rPr>
        <w:t xml:space="preserve"> spp.</w:t>
      </w:r>
      <w:r w:rsidRPr="00A55860">
        <w:rPr>
          <w:color w:val="000000" w:themeColor="text1"/>
        </w:rPr>
        <w:t xml:space="preserve">) </w:t>
      </w:r>
      <w:r>
        <w:rPr>
          <w:color w:val="000000" w:themeColor="text1"/>
        </w:rPr>
        <w:t>grew</w:t>
      </w:r>
      <w:r w:rsidRPr="00A55860">
        <w:rPr>
          <w:color w:val="000000" w:themeColor="text1"/>
        </w:rPr>
        <w:t xml:space="preserve"> over and bound 62% of </w:t>
      </w:r>
      <w:r>
        <w:rPr>
          <w:color w:val="000000" w:themeColor="text1"/>
        </w:rPr>
        <w:t xml:space="preserve">experimental </w:t>
      </w:r>
      <w:r w:rsidRPr="00A55860">
        <w:rPr>
          <w:color w:val="000000" w:themeColor="text1"/>
        </w:rPr>
        <w:t>rubble piles securely</w:t>
      </w:r>
      <w:r>
        <w:rPr>
          <w:color w:val="000000" w:themeColor="text1"/>
        </w:rPr>
        <w:t xml:space="preserve"> after one month</w:t>
      </w:r>
      <w:r w:rsidRPr="00A55860">
        <w:rPr>
          <w:color w:val="000000" w:themeColor="text1"/>
        </w:rPr>
        <w:t xml:space="preserve"> </w:t>
      </w:r>
      <w:r w:rsidR="004037A9">
        <w:rPr>
          <w:color w:val="000000" w:themeColor="text1"/>
        </w:rPr>
        <w:fldChar w:fldCharType="begin"/>
      </w:r>
      <w:r w:rsidR="004037A9">
        <w:rPr>
          <w:color w:val="000000" w:themeColor="text1"/>
        </w:rPr>
        <w:instrText xml:space="preserve"> ADDIN EN.CITE &lt;EndNote&gt;&lt;Cite&gt;&lt;Author&gt;Wulff&lt;/Author&gt;&lt;Year&gt;1984&lt;/Year&gt;&lt;RecNum&gt;438&lt;/RecNum&gt;&lt;DisplayText&gt;[5]&lt;/DisplayText&gt;&lt;record&gt;&lt;rec-number&gt;438&lt;/rec-number&gt;&lt;foreign-keys&gt;&lt;key app="EN" db-id="rwe99592dzp5ajex2apprdrrdxf9pw9ps5xd" timestamp="1568162017"&gt;438&lt;/key&gt;&lt;/foreign-keys&gt;&lt;ref-type name="Journal Article"&gt;17&lt;/ref-type&gt;&lt;contributors&gt;&lt;authors&gt;&lt;author&gt;Wulff, J.&lt;/author&gt;&lt;/authors&gt;&lt;/contributors&gt;&lt;titles&gt;&lt;title&gt;Sponge-mediated coral reef growth and rejuvenation&lt;/title&gt;&lt;secondary-title&gt;Coral Reefs&lt;/secondary-title&gt;&lt;/titles&gt;&lt;periodical&gt;&lt;full-title&gt;Coral Reefs&lt;/full-title&gt;&lt;/periodical&gt;&lt;pages&gt;157-163&lt;/pages&gt;&lt;volume&gt;3&lt;/volume&gt;&lt;dates&gt;&lt;year&gt;1984&lt;/year&gt;&lt;/dates&gt;&lt;urls&gt;&lt;/urls&gt;&lt;/record&gt;&lt;/Cite&gt;&lt;/EndNote&gt;</w:instrText>
      </w:r>
      <w:r w:rsidR="004037A9">
        <w:rPr>
          <w:color w:val="000000" w:themeColor="text1"/>
        </w:rPr>
        <w:fldChar w:fldCharType="separate"/>
      </w:r>
      <w:r w:rsidR="004037A9">
        <w:rPr>
          <w:noProof/>
          <w:color w:val="000000" w:themeColor="text1"/>
        </w:rPr>
        <w:t>[5]</w:t>
      </w:r>
      <w:r w:rsidR="004037A9">
        <w:rPr>
          <w:color w:val="000000" w:themeColor="text1"/>
        </w:rPr>
        <w:fldChar w:fldCharType="end"/>
      </w:r>
      <w:r w:rsidRPr="00A55860">
        <w:rPr>
          <w:color w:val="000000" w:themeColor="text1"/>
        </w:rPr>
        <w:t>.</w:t>
      </w:r>
      <w:r>
        <w:rPr>
          <w:color w:val="000000" w:themeColor="text1"/>
        </w:rPr>
        <w:t xml:space="preserve"> However, macroalgae is</w:t>
      </w:r>
      <w:r w:rsidRPr="00A55860">
        <w:rPr>
          <w:color w:val="000000" w:themeColor="text1"/>
        </w:rPr>
        <w:t xml:space="preserve"> </w:t>
      </w:r>
      <w:r>
        <w:rPr>
          <w:color w:val="000000" w:themeColor="text1"/>
        </w:rPr>
        <w:t>often</w:t>
      </w:r>
      <w:r w:rsidRPr="00A55860">
        <w:rPr>
          <w:color w:val="000000" w:themeColor="text1"/>
        </w:rPr>
        <w:t xml:space="preserve"> highly seasonal </w:t>
      </w:r>
      <w:r>
        <w:rPr>
          <w:color w:val="000000" w:themeColor="text1"/>
        </w:rPr>
        <w:fldChar w:fldCharType="begin"/>
      </w:r>
      <w:r w:rsidR="004037A9">
        <w:rPr>
          <w:color w:val="000000" w:themeColor="text1"/>
        </w:rPr>
        <w:instrText xml:space="preserve"> ADDIN EN.CITE &lt;EndNote&gt;&lt;Cite&gt;&lt;Author&gt;Diaz-Pulido&lt;/Author&gt;&lt;Year&gt;2009&lt;/Year&gt;&lt;RecNum&gt;272&lt;/RecNum&gt;&lt;DisplayText&gt;[22, 23]&lt;/DisplayText&gt;&lt;record&gt;&lt;rec-number&gt;272&lt;/rec-number&gt;&lt;foreign-keys&gt;&lt;key app="EN" db-id="rwe99592dzp5ajex2apprdrrdxf9pw9ps5xd" timestamp="1562539413"&gt;272&lt;/key&gt;&lt;/foreign-keys&gt;&lt;ref-type name="Journal Article"&gt;17&lt;/ref-type&gt;&lt;contributors&gt;&lt;authors&gt;&lt;author&gt;Diaz-Pulido, G.&lt;/author&gt;&lt;author&gt;McCook, L. J.&lt;/author&gt;&lt;author&gt;Dove, S.&lt;/author&gt;&lt;author&gt;Berkelmans, R.&lt;/author&gt;&lt;author&gt;Roff, G.&lt;/author&gt;&lt;author&gt;Kline, D. I.&lt;/author&gt;&lt;author&gt;Weeks, S.&lt;/author&gt;&lt;author&gt;Evans, R. D.&lt;/author&gt;&lt;author&gt;Williamson, D. H.&lt;/author&gt;&lt;author&gt;Hoegh-Guldberg, O.&lt;/author&gt;&lt;/authors&gt;&lt;/contributors&gt;&lt;titles&gt;&lt;title&gt;Doom and boom on a resilient reef: Climate change, algal overgrowth and coral recovery.&lt;/title&gt;&lt;secondary-title&gt;Public Library of Science&lt;/secondary-title&gt;&lt;/titles&gt;&lt;periodical&gt;&lt;full-title&gt;Public Library of Science&lt;/full-title&gt;&lt;/periodical&gt;&lt;pages&gt;1-9&lt;/pages&gt;&lt;volume&gt;4&lt;/volume&gt;&lt;dates&gt;&lt;year&gt;2009&lt;/year&gt;&lt;/dates&gt;&lt;urls&gt;&lt;/urls&gt;&lt;/record&gt;&lt;/Cite&gt;&lt;Cite&gt;&lt;Author&gt;Mumby&lt;/Author&gt;&lt;Year&gt;2009&lt;/Year&gt;&lt;RecNum&gt;465&lt;/RecNum&gt;&lt;record&gt;&lt;rec-number&gt;465&lt;/rec-number&gt;&lt;foreign-keys&gt;&lt;key app="EN" db-id="rwe99592dzp5ajex2apprdrrdxf9pw9ps5xd" timestamp="1575684316"&gt;465&lt;/key&gt;&lt;/foreign-keys&gt;&lt;ref-type name="Journal Article"&gt;17&lt;/ref-type&gt;&lt;contributors&gt;&lt;authors&gt;&lt;author&gt;Mumby, P. J.&lt;/author&gt;&lt;/authors&gt;&lt;/contributors&gt;&lt;titles&gt;&lt;title&gt;Herbivory versus corallivory: Are parrotfish good or bad for Caribbean coral reefs?&lt;/title&gt;&lt;secondary-title&gt;Coral Reefs&lt;/secondary-title&gt;&lt;/titles&gt;&lt;periodical&gt;&lt;full-title&gt;Coral Reefs&lt;/full-title&gt;&lt;/periodical&gt;&lt;pages&gt;683-690&lt;/pages&gt;&lt;volume&gt;28&lt;/volume&gt;&lt;dates&gt;&lt;year&gt;2009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4037A9">
        <w:rPr>
          <w:noProof/>
          <w:color w:val="000000" w:themeColor="text1"/>
        </w:rPr>
        <w:t>[22, 23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,</w:t>
      </w:r>
      <w:r w:rsidRPr="00A55860">
        <w:rPr>
          <w:color w:val="000000" w:themeColor="text1"/>
        </w:rPr>
        <w:t xml:space="preserve"> and therefore may only bind rubble </w:t>
      </w:r>
      <w:r>
        <w:rPr>
          <w:color w:val="000000" w:themeColor="text1"/>
        </w:rPr>
        <w:t xml:space="preserve">temporarily </w:t>
      </w:r>
      <w:r>
        <w:rPr>
          <w:color w:val="000000" w:themeColor="text1"/>
        </w:rPr>
        <w:fldChar w:fldCharType="begin"/>
      </w:r>
      <w:r w:rsidR="009257BE">
        <w:rPr>
          <w:color w:val="000000" w:themeColor="text1"/>
        </w:rPr>
        <w:instrText xml:space="preserve"> ADDIN EN.CITE &lt;EndNote&gt;&lt;Cite&gt;&lt;Author&gt;Wulff&lt;/Author&gt;&lt;Year&gt;1984&lt;/Year&gt;&lt;RecNum&gt;438&lt;/RecNum&gt;&lt;DisplayText&gt;[5]&lt;/DisplayText&gt;&lt;record&gt;&lt;rec-number&gt;438&lt;/rec-number&gt;&lt;foreign-keys&gt;&lt;key app="EN" db-id="rwe99592dzp5ajex2apprdrrdxf9pw9ps5xd" timestamp="1568162017"&gt;438&lt;/key&gt;&lt;/foreign-keys&gt;&lt;ref-type name="Journal Article"&gt;17&lt;/ref-type&gt;&lt;contributors&gt;&lt;authors&gt;&lt;author&gt;Wulff, J.&lt;/author&gt;&lt;/authors&gt;&lt;/contributors&gt;&lt;titles&gt;&lt;title&gt;Sponge-mediated coral reef growth and rejuvenation&lt;/title&gt;&lt;secondary-title&gt;Coral Reefs&lt;/secondary-title&gt;&lt;/titles&gt;&lt;periodical&gt;&lt;full-title&gt;Coral Reefs&lt;/full-title&gt;&lt;/periodical&gt;&lt;pages&gt;157-163&lt;/pages&gt;&lt;volume&gt;3&lt;/volume&gt;&lt;dates&gt;&lt;year&gt;1984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9257BE">
        <w:rPr>
          <w:noProof/>
          <w:color w:val="000000" w:themeColor="text1"/>
        </w:rPr>
        <w:t>[5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. If h</w:t>
      </w:r>
      <w:r w:rsidRPr="001C17FC">
        <w:rPr>
          <w:color w:val="000000" w:themeColor="text1"/>
        </w:rPr>
        <w:t>igh alg</w:t>
      </w:r>
      <w:r>
        <w:rPr>
          <w:color w:val="000000" w:themeColor="text1"/>
        </w:rPr>
        <w:t>al</w:t>
      </w:r>
      <w:r w:rsidRPr="001C17FC">
        <w:rPr>
          <w:color w:val="000000" w:themeColor="text1"/>
        </w:rPr>
        <w:t xml:space="preserve"> cover </w:t>
      </w:r>
      <w:r>
        <w:rPr>
          <w:color w:val="000000" w:themeColor="text1"/>
        </w:rPr>
        <w:t>persists (for example, because herbivory levels are low) it can</w:t>
      </w:r>
      <w:r w:rsidRPr="001C17FC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inhibit the recruitment and growth of stronger binders </w:t>
      </w:r>
      <w:r w:rsidRPr="001C17FC">
        <w:rPr>
          <w:color w:val="000000" w:themeColor="text1"/>
        </w:rPr>
        <w:t xml:space="preserve">like </w:t>
      </w:r>
      <w:r>
        <w:rPr>
          <w:color w:val="000000" w:themeColor="text1"/>
        </w:rPr>
        <w:t xml:space="preserve">crustose </w:t>
      </w:r>
      <w:r w:rsidRPr="001C17FC">
        <w:rPr>
          <w:color w:val="000000" w:themeColor="text1"/>
        </w:rPr>
        <w:t>coralline algae</w:t>
      </w:r>
      <w:r>
        <w:rPr>
          <w:color w:val="000000" w:themeColor="text1"/>
        </w:rPr>
        <w:t xml:space="preserve"> and corals</w:t>
      </w:r>
      <w:r w:rsidRPr="00E2291D">
        <w:rPr>
          <w:color w:val="000000" w:themeColor="text1"/>
        </w:rPr>
        <w:t xml:space="preserve">. </w:t>
      </w:r>
    </w:p>
    <w:p w14:paraId="31CB7E57" w14:textId="77777777" w:rsidR="00D80877" w:rsidRPr="00E2291D" w:rsidRDefault="00D80877" w:rsidP="00D80877">
      <w:pPr>
        <w:widowControl w:val="0"/>
        <w:spacing w:line="360" w:lineRule="auto"/>
        <w:jc w:val="both"/>
        <w:rPr>
          <w:color w:val="000000" w:themeColor="text1"/>
        </w:rPr>
      </w:pPr>
    </w:p>
    <w:p w14:paraId="60423F39" w14:textId="77777777" w:rsidR="00D80877" w:rsidRPr="00D80877" w:rsidRDefault="00D80877" w:rsidP="00CF3B24">
      <w:pPr>
        <w:pStyle w:val="Heading3"/>
      </w:pPr>
      <w:r w:rsidRPr="00D80877">
        <w:t>Rigid binding</w:t>
      </w:r>
    </w:p>
    <w:p w14:paraId="160E0146" w14:textId="76169F41" w:rsidR="00CF3B24" w:rsidRDefault="00D80877" w:rsidP="00CF3B24">
      <w:pPr>
        <w:widowControl w:val="0"/>
        <w:spacing w:line="360" w:lineRule="auto"/>
        <w:ind w:firstLine="720"/>
        <w:jc w:val="both"/>
      </w:pPr>
      <w:r w:rsidRPr="00BE41CF">
        <w:t xml:space="preserve">Following preliminary stabilisation, rigid binding by </w:t>
      </w:r>
      <w:proofErr w:type="gramStart"/>
      <w:r w:rsidRPr="00BE41CF">
        <w:t>laterally-growing</w:t>
      </w:r>
      <w:proofErr w:type="gramEnd"/>
      <w:r w:rsidRPr="00BE41CF">
        <w:t xml:space="preserve"> carbonate encrusting organisms and diagenetic cementation can occur</w:t>
      </w:r>
      <w:r>
        <w:t xml:space="preserve"> (Main Document, </w:t>
      </w:r>
      <w:r w:rsidRPr="00837C2B">
        <w:t>Fig</w:t>
      </w:r>
      <w:r>
        <w:t xml:space="preserve"> 2d)</w:t>
      </w:r>
      <w:r w:rsidRPr="00BE41CF">
        <w:t>.</w:t>
      </w:r>
      <w:r w:rsidRPr="00BE41CF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Providing herbivory levels are adequate to control turf and macroalgae, the cover of colonial bryozoans, ascidians and sponges has been shown to increase on recruitment tiles after ~3 months </w:t>
      </w:r>
      <w:r>
        <w:rPr>
          <w:color w:val="000000" w:themeColor="text1"/>
        </w:rPr>
        <w:fldChar w:fldCharType="begin"/>
      </w:r>
      <w:r w:rsidR="004037A9">
        <w:rPr>
          <w:color w:val="000000" w:themeColor="text1"/>
        </w:rPr>
        <w:instrText xml:space="preserve"> ADDIN EN.CITE &lt;EndNote&gt;&lt;Cite&gt;&lt;Author&gt;Doropoulos&lt;/Author&gt;&lt;Year&gt;2016&lt;/Year&gt;&lt;RecNum&gt;464&lt;/RecNum&gt;&lt;DisplayText&gt;[20]&lt;/DisplayText&gt;&lt;record&gt;&lt;rec-number&gt;464&lt;/rec-number&gt;&lt;foreign-keys&gt;&lt;key app="EN" db-id="rwe99592dzp5ajex2apprdrrdxf9pw9ps5xd" timestamp="1575673830"&gt;464&lt;/key&gt;&lt;/foreign-keys&gt;&lt;ref-type name="Journal Article"&gt;17&lt;/ref-type&gt;&lt;contributors&gt;&lt;authors&gt;&lt;author&gt;Doropoulos, C.&lt;/author&gt;&lt;author&gt;Roff, G.&lt;/author&gt;&lt;author&gt;Bozec, Y. -M.&lt;/author&gt;&lt;author&gt;Zupan, M.&lt;/author&gt;&lt;author&gt;Werminghausen, J.&lt;/author&gt;&lt;author&gt;Mumby, P. J.&lt;/author&gt;&lt;/authors&gt;&lt;/contributors&gt;&lt;titles&gt;&lt;title&gt;Characterizing the ecological trade‐offs throughout the early ontogeny of coral recruitment&lt;/title&gt;&lt;secondary-title&gt;Ecological Monographs&lt;/secondary-title&gt;&lt;/titles&gt;&lt;periodical&gt;&lt;full-title&gt;Ecological Monographs&lt;/full-title&gt;&lt;/periodical&gt;&lt;pages&gt;20-44&lt;/pages&gt;&lt;volume&gt;86&lt;/volume&gt;&lt;dates&gt;&lt;year&gt;2016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4037A9">
        <w:rPr>
          <w:noProof/>
          <w:color w:val="000000" w:themeColor="text1"/>
        </w:rPr>
        <w:t>[20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. </w:t>
      </w:r>
      <w:r>
        <w:t>S</w:t>
      </w:r>
      <w:r w:rsidRPr="0048112B">
        <w:t>ponges</w:t>
      </w:r>
      <w:r>
        <w:t xml:space="preserve"> are considered</w:t>
      </w:r>
      <w:r w:rsidRPr="0048112B">
        <w:t xml:space="preserve"> critical for the initial stabilisation </w:t>
      </w:r>
      <w:r>
        <w:t xml:space="preserve">and binding </w:t>
      </w:r>
      <w:r w:rsidRPr="0048112B">
        <w:t xml:space="preserve">of coral rubble </w:t>
      </w:r>
      <w:r w:rsidRPr="0048112B">
        <w:fldChar w:fldCharType="begin">
          <w:fldData xml:space="preserve">PEVuZE5vdGU+PENpdGU+PEF1dGhvcj5SYXNzZXI8L0F1dGhvcj48WWVhcj4yMDAyPC9ZZWFyPjxS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</w:fldData>
        </w:fldChar>
      </w:r>
      <w:r w:rsidR="004037A9">
        <w:instrText xml:space="preserve"> ADDIN EN.CITE </w:instrText>
      </w:r>
      <w:r w:rsidR="004037A9">
        <w:fldChar w:fldCharType="begin">
          <w:fldData xml:space="preserve">PEVuZE5vdGU+PENpdGU+PEF1dGhvcj5SYXNzZXI8L0F1dGhvcj48WWVhcj4yMDAyPC9ZZWFyPjxS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</w:fldData>
        </w:fldChar>
      </w:r>
      <w:r w:rsidR="004037A9">
        <w:instrText xml:space="preserve"> ADDIN EN.CITE.DATA </w:instrText>
      </w:r>
      <w:r w:rsidR="004037A9">
        <w:fldChar w:fldCharType="end"/>
      </w:r>
      <w:r w:rsidRPr="0048112B">
        <w:fldChar w:fldCharType="separate"/>
      </w:r>
      <w:r w:rsidR="004037A9">
        <w:rPr>
          <w:noProof/>
        </w:rPr>
        <w:t>[2, 5, 24, 25]</w:t>
      </w:r>
      <w:r w:rsidRPr="0048112B">
        <w:fldChar w:fldCharType="end"/>
      </w:r>
      <w:r>
        <w:t>, but t</w:t>
      </w:r>
      <w:r w:rsidRPr="0048112B">
        <w:t>here is</w:t>
      </w:r>
      <w:r>
        <w:t xml:space="preserve"> </w:t>
      </w:r>
      <w:r w:rsidRPr="0048112B">
        <w:t xml:space="preserve">little research on how quickly </w:t>
      </w:r>
      <w:r>
        <w:t>sponges</w:t>
      </w:r>
      <w:r w:rsidRPr="0048112B">
        <w:t xml:space="preserve"> bind rubble.</w:t>
      </w:r>
      <w:r>
        <w:t xml:space="preserve"> In the Caribbean, c</w:t>
      </w:r>
      <w:r w:rsidRPr="003F03D7">
        <w:t>ryptic sponge</w:t>
      </w:r>
      <w:r>
        <w:t>s</w:t>
      </w:r>
      <w:r w:rsidRPr="003F03D7">
        <w:t xml:space="preserve"> adhere</w:t>
      </w:r>
      <w:r>
        <w:t>d</w:t>
      </w:r>
      <w:r w:rsidRPr="003F03D7">
        <w:t xml:space="preserve"> to the underside of more than 50% of </w:t>
      </w:r>
      <w:r>
        <w:t xml:space="preserve">experimental </w:t>
      </w:r>
      <w:r w:rsidRPr="003F03D7">
        <w:t xml:space="preserve">rubble piles within one month, and had tightly bound 73% of piles after </w:t>
      </w:r>
      <w:r>
        <w:t>five</w:t>
      </w:r>
      <w:r w:rsidRPr="003F03D7">
        <w:t xml:space="preserve"> months</w:t>
      </w:r>
      <w:r w:rsidR="00F64414">
        <w:t xml:space="preserve"> </w:t>
      </w:r>
      <w:r w:rsidR="00F64414">
        <w:fldChar w:fldCharType="begin"/>
      </w:r>
      <w:r w:rsidR="009257BE">
        <w:instrText xml:space="preserve"> ADDIN EN.CITE &lt;EndNote&gt;&lt;Cite&gt;&lt;Author&gt;Wulff&lt;/Author&gt;&lt;Year&gt;1984&lt;/Year&gt;&lt;RecNum&gt;438&lt;/RecNum&gt;&lt;DisplayText&gt;[5]&lt;/DisplayText&gt;&lt;record&gt;&lt;rec-number&gt;438&lt;/rec-number&gt;&lt;foreign-keys&gt;&lt;key app="EN" db-id="rwe99592dzp5ajex2apprdrrdxf9pw9ps5xd" timestamp="1568162017"&gt;438&lt;/key&gt;&lt;/foreign-keys&gt;&lt;ref-type name="Journal Article"&gt;17&lt;/ref-type&gt;&lt;contributors&gt;&lt;authors&gt;&lt;author&gt;Wulff, J.&lt;/author&gt;&lt;/authors&gt;&lt;/contributors&gt;&lt;titles&gt;&lt;title&gt;Sponge-mediated coral reef growth and rejuvenation&lt;/title&gt;&lt;secondary-title&gt;Coral Reefs&lt;/secondary-title&gt;&lt;/titles&gt;&lt;periodical&gt;&lt;full-title&gt;Coral Reefs&lt;/full-title&gt;&lt;/periodical&gt;&lt;pages&gt;157-163&lt;/pages&gt;&lt;volume&gt;3&lt;/volume&gt;&lt;dates&gt;&lt;year&gt;1984&lt;/year&gt;&lt;/dates&gt;&lt;urls&gt;&lt;/urls&gt;&lt;/record&gt;&lt;/Cite&gt;&lt;/EndNote&gt;</w:instrText>
      </w:r>
      <w:r w:rsidR="00F64414">
        <w:fldChar w:fldCharType="separate"/>
      </w:r>
      <w:r w:rsidR="009257BE">
        <w:rPr>
          <w:noProof/>
        </w:rPr>
        <w:t>[5]</w:t>
      </w:r>
      <w:r w:rsidR="00F64414">
        <w:fldChar w:fldCharType="end"/>
      </w:r>
      <w:r w:rsidRPr="003F03D7">
        <w:t xml:space="preserve">. </w:t>
      </w:r>
    </w:p>
    <w:p w14:paraId="6880510F" w14:textId="3F9348AF" w:rsidR="00D80877" w:rsidRDefault="00D80877" w:rsidP="00CF3B24">
      <w:pPr>
        <w:widowControl w:val="0"/>
        <w:spacing w:line="360" w:lineRule="auto"/>
        <w:ind w:firstLine="720"/>
        <w:jc w:val="both"/>
      </w:pPr>
      <w:r>
        <w:t xml:space="preserve">Other studies that seeded experimental rubble piles with erect sponge species found that preliminary stabilisation and binding to the point where individual rubble pieces were not distinguishable took between ten </w:t>
      </w:r>
      <w:r>
        <w:fldChar w:fldCharType="begin"/>
      </w:r>
      <w:r w:rsidR="009257BE">
        <w:instrText xml:space="preserve"> ADDIN EN.CITE &lt;EndNote&gt;&lt;Cite&gt;&lt;Author&gt;Wulff&lt;/Author&gt;&lt;Year&gt;1984&lt;/Year&gt;&lt;RecNum&gt;438&lt;/RecNum&gt;&lt;DisplayText&gt;[5]&lt;/DisplayText&gt;&lt;record&gt;&lt;rec-number&gt;438&lt;/rec-number&gt;&lt;foreign-keys&gt;&lt;key app="EN" db-id="rwe99592dzp5ajex2apprdrrdxf9pw9ps5xd" timestamp="1568162017"&gt;438&lt;/key&gt;&lt;/foreign-keys&gt;&lt;ref-type name="Journal Article"&gt;17&lt;/ref-type&gt;&lt;contributors&gt;&lt;authors&gt;&lt;author&gt;Wulff, J.&lt;/author&gt;&lt;/authors&gt;&lt;/contributors&gt;&lt;titles&gt;&lt;title&gt;Sponge-mediated coral reef growth and rejuvenation&lt;/title&gt;&lt;secondary-title&gt;Coral Reefs&lt;/secondary-title&gt;&lt;/titles&gt;&lt;periodical&gt;&lt;full-title&gt;Coral Reefs&lt;/full-title&gt;&lt;/periodical&gt;&lt;pages&gt;157-163&lt;/pages&gt;&lt;volume&gt;3&lt;/volume&gt;&lt;dates&gt;&lt;year&gt;1984&lt;/year&gt;&lt;/dates&gt;&lt;urls&gt;&lt;/urls&gt;&lt;/record&gt;&lt;/Cite&gt;&lt;/EndNote&gt;</w:instrText>
      </w:r>
      <w:r>
        <w:fldChar w:fldCharType="separate"/>
      </w:r>
      <w:r w:rsidR="009257BE">
        <w:rPr>
          <w:noProof/>
        </w:rPr>
        <w:t>[5]</w:t>
      </w:r>
      <w:r>
        <w:fldChar w:fldCharType="end"/>
      </w:r>
      <w:r w:rsidRPr="001964A1">
        <w:t xml:space="preserve"> </w:t>
      </w:r>
      <w:r>
        <w:t xml:space="preserve">and 12 </w:t>
      </w:r>
      <w:r w:rsidRPr="001964A1">
        <w:t>months</w:t>
      </w:r>
      <w:r>
        <w:t xml:space="preserve"> </w:t>
      </w:r>
      <w:r>
        <w:fldChar w:fldCharType="begin"/>
      </w:r>
      <w:r w:rsidR="009257BE">
        <w:instrText xml:space="preserve"> ADDIN EN.CITE &lt;EndNote&gt;&lt;Cite&gt;&lt;Author&gt;Biggs&lt;/Author&gt;&lt;Year&gt;2013&lt;/Year&gt;&lt;RecNum&gt;423&lt;/RecNum&gt;&lt;DisplayText&gt;[8]&lt;/DisplayText&gt;&lt;record&gt;&lt;rec-number&gt;423&lt;/rec-number&gt;&lt;foreign-keys&gt;&lt;key app="EN" db-id="rwe99592dzp5ajex2apprdrrdxf9pw9ps5xd" timestamp="1567245724"&gt;423&lt;/key&gt;&lt;/foreign-keys&gt;&lt;ref-type name="Journal Article"&gt;17&lt;/ref-type&gt;&lt;contributors&gt;&lt;authors&gt;&lt;author&gt;Biggs, B. C.&lt;/author&gt;&lt;/authors&gt;&lt;/contributors&gt;&lt;titles&gt;&lt;title&gt;Harnessing natural recovery processes to improve restoration outcomes: an experimental assessment of sponge-mediated coral reef restoration&lt;/title&gt;&lt;secondary-title&gt;PLoS ONE&lt;/secondary-title&gt;&lt;/titles&gt;&lt;periodical&gt;&lt;full-title&gt;PLoS ONE&lt;/full-title&gt;&lt;/periodical&gt;&lt;pages&gt;1–15. doi: ARTN e64945 10.1371/journal.pone.0064945&lt;/pages&gt;&lt;volume&gt;8&lt;/volume&gt;&lt;dates&gt;&lt;year&gt;2013&lt;/year&gt;&lt;/dates&gt;&lt;urls&gt;&lt;/urls&gt;&lt;/record&gt;&lt;/Cite&gt;&lt;/EndNote&gt;</w:instrText>
      </w:r>
      <w:r>
        <w:fldChar w:fldCharType="separate"/>
      </w:r>
      <w:r w:rsidR="009257BE">
        <w:rPr>
          <w:noProof/>
        </w:rPr>
        <w:t>[8]</w:t>
      </w:r>
      <w:r>
        <w:fldChar w:fldCharType="end"/>
      </w:r>
      <w:r w:rsidRPr="001964A1">
        <w:t>.</w:t>
      </w:r>
      <w:r>
        <w:rPr>
          <w:color w:val="000000" w:themeColor="text1"/>
        </w:rPr>
        <w:t xml:space="preserve"> </w:t>
      </w:r>
      <w:r w:rsidRPr="00D34F47">
        <w:t xml:space="preserve">Other soft-bodied invertebrates, including </w:t>
      </w:r>
      <w:proofErr w:type="spellStart"/>
      <w:r w:rsidRPr="00D34F47">
        <w:t>zooanthids</w:t>
      </w:r>
      <w:proofErr w:type="spellEnd"/>
      <w:r w:rsidRPr="00D34F47">
        <w:t xml:space="preserve"> and </w:t>
      </w:r>
      <w:proofErr w:type="spellStart"/>
      <w:r w:rsidRPr="00D34F47">
        <w:t>corallimorphs</w:t>
      </w:r>
      <w:proofErr w:type="spellEnd"/>
      <w:r w:rsidRPr="00D34F47">
        <w:t xml:space="preserve">, </w:t>
      </w:r>
      <w:r>
        <w:t>can also</w:t>
      </w:r>
      <w:r w:rsidRPr="00D34F47">
        <w:t xml:space="preserve"> bind rubble piles</w:t>
      </w:r>
      <w:r w:rsidR="00F64414">
        <w:t xml:space="preserve"> </w:t>
      </w:r>
      <w:r w:rsidR="00F64414">
        <w:fldChar w:fldCharType="begin"/>
      </w:r>
      <w:r w:rsidR="009257BE">
        <w:instrText xml:space="preserve"> ADDIN EN.CITE &lt;EndNote&gt;&lt;Cite&gt;&lt;Author&gt;Biggs&lt;/Author&gt;&lt;Year&gt;2013&lt;/Year&gt;&lt;RecNum&gt;423&lt;/RecNum&gt;&lt;Suffix&gt;`; T. Kenyon`, pers. obs.&lt;/Suffix&gt;&lt;DisplayText&gt;[8; T. Kenyon, pers. obs., 11]&lt;/DisplayText&gt;&lt;record&gt;&lt;rec-number&gt;423&lt;/rec-number&gt;&lt;foreign-keys&gt;&lt;key app="EN" db-id="rwe99592dzp5ajex2apprdrrdxf9pw9ps5xd" timestamp="1567245724"&gt;423&lt;/key&gt;&lt;/foreign-keys&gt;&lt;ref-type name="Journal Article"&gt;17&lt;/ref-type&gt;&lt;contributors&gt;&lt;authors&gt;&lt;author&gt;Biggs, B. C.&lt;/author&gt;&lt;/authors&gt;&lt;/contributors&gt;&lt;titles&gt;&lt;title&gt;Harnessing natural recovery processes to improve restoration outcomes: an experimental assessment of sponge-mediated coral reef restoration&lt;/title&gt;&lt;secondary-title&gt;PLoS ONE&lt;/secondary-title&gt;&lt;/titles&gt;&lt;periodical&gt;&lt;full-title&gt;PLoS ONE&lt;/full-title&gt;&lt;/periodical&gt;&lt;pages&gt;1–15. doi: ARTN e64945 10.1371/journal.pone.0064945&lt;/pages&gt;&lt;volume&gt;8&lt;/volume&gt;&lt;dates&gt;&lt;year&gt;2013&lt;/year&gt;&lt;/dates&gt;&lt;urls&gt;&lt;/urls&gt;&lt;/record&gt;&lt;/Cite&gt;&lt;Cite&gt;&lt;Author&gt;Zahir&lt;/Author&gt;&lt;Year&gt;2009&lt;/Year&gt;&lt;RecNum&gt;442&lt;/RecNum&gt;&lt;record&gt;&lt;rec-number&gt;442&lt;/rec-number&gt;&lt;foreign-keys&gt;&lt;key app="EN" db-id="rwe99592dzp5ajex2apprdrrdxf9pw9ps5xd" timestamp="1568162932"&gt;442&lt;/key&gt;&lt;/foreign-keys&gt;&lt;ref-type name="Report"&gt;27&lt;/ref-type&gt;&lt;contributors&gt;&lt;authors&gt;&lt;author&gt;Zahir, H.&lt;/author&gt;&lt;author&gt;Quinn, N.&lt;/author&gt;&lt;author&gt;Cargilia, N.&lt;/author&gt;&lt;/authors&gt;&lt;/contributors&gt;&lt;titles&gt;&lt;title&gt;Assessment of Maldivian coral reefs in 2009 after natural disasters&lt;/title&gt;&lt;/titles&gt;&lt;dates&gt;&lt;year&gt;2009&lt;/year&gt;&lt;/dates&gt;&lt;pub-location&gt;Male, Maldives&lt;/pub-location&gt;&lt;publisher&gt;Marine Research Centre, Ministry of Fisheries Agriculture and Marine Resources&lt;/publisher&gt;&lt;urls&gt;&lt;/urls&gt;&lt;/record&gt;&lt;/Cite&gt;&lt;/EndNote&gt;</w:instrText>
      </w:r>
      <w:r w:rsidR="00F64414">
        <w:fldChar w:fldCharType="separate"/>
      </w:r>
      <w:r w:rsidR="009257BE">
        <w:rPr>
          <w:noProof/>
        </w:rPr>
        <w:t>[8; T. Kenyon, pers. obs., 11]</w:t>
      </w:r>
      <w:r w:rsidR="00F64414">
        <w:fldChar w:fldCharType="end"/>
      </w:r>
      <w:r w:rsidRPr="00D34F47">
        <w:t>.</w:t>
      </w:r>
      <w:r>
        <w:t xml:space="preserve"> However, t</w:t>
      </w:r>
      <w:r w:rsidRPr="00D34F47">
        <w:t xml:space="preserve">he potential of </w:t>
      </w:r>
      <w:proofErr w:type="spellStart"/>
      <w:r w:rsidRPr="00D34F47">
        <w:t>corallimorphs</w:t>
      </w:r>
      <w:proofErr w:type="spellEnd"/>
      <w:r w:rsidRPr="00D34F47">
        <w:t xml:space="preserve"> to </w:t>
      </w:r>
      <w:r>
        <w:t xml:space="preserve">aid recovery </w:t>
      </w:r>
      <w:r w:rsidRPr="00D34F47">
        <w:t>may be negated by their</w:t>
      </w:r>
      <w:r>
        <w:t xml:space="preserve"> </w:t>
      </w:r>
      <w:r w:rsidRPr="00D34F47">
        <w:t>ability to outcompete other taxa</w:t>
      </w:r>
      <w:r>
        <w:t>. I</w:t>
      </w:r>
      <w:r w:rsidRPr="00D34F47">
        <w:t xml:space="preserve">n the Maldives they </w:t>
      </w:r>
      <w:r>
        <w:t>covered</w:t>
      </w:r>
      <w:r w:rsidRPr="006F591E">
        <w:t xml:space="preserve"> </w:t>
      </w:r>
      <w:r w:rsidRPr="001706D0">
        <w:t>80% of the</w:t>
      </w:r>
      <w:r w:rsidRPr="00A82B47">
        <w:t xml:space="preserve"> </w:t>
      </w:r>
      <w:r>
        <w:t>benthos</w:t>
      </w:r>
      <w:r w:rsidRPr="00A82B47">
        <w:t xml:space="preserve"> </w:t>
      </w:r>
      <w:r w:rsidRPr="001706D0">
        <w:t xml:space="preserve">at some islands </w:t>
      </w:r>
      <w:r w:rsidRPr="00A82B47">
        <w:t xml:space="preserve">and </w:t>
      </w:r>
      <w:r w:rsidRPr="00D34F47">
        <w:t xml:space="preserve">overgrew coralline algae, sponges and </w:t>
      </w:r>
      <w:r>
        <w:t>reduced</w:t>
      </w:r>
      <w:r w:rsidRPr="00D34F47">
        <w:t xml:space="preserve"> space for coral settlement</w:t>
      </w:r>
      <w:r w:rsidR="00AE5CB3">
        <w:t xml:space="preserve"> </w:t>
      </w:r>
      <w:r w:rsidR="00AE5CB3">
        <w:fldChar w:fldCharType="begin"/>
      </w:r>
      <w:r w:rsidR="00AE5CB3">
        <w:instrText xml:space="preserve"> ADDIN EN.CITE &lt;EndNote&gt;&lt;Cite&gt;&lt;Author&gt;Zahir&lt;/Author&gt;&lt;Year&gt;2009&lt;/Year&gt;&lt;RecNum&gt;442&lt;/RecNum&gt;&lt;DisplayText&gt;[11]&lt;/DisplayText&gt;&lt;record&gt;&lt;rec-number&gt;442&lt;/rec-number&gt;&lt;foreign-keys&gt;&lt;key app="EN" db-id="rwe99592dzp5ajex2apprdrrdxf9pw9ps5xd" timestamp="1568162932"&gt;442&lt;/key&gt;&lt;/foreign-keys&gt;&lt;ref-type name="Report"&gt;27&lt;/ref-type&gt;&lt;contributors&gt;&lt;authors&gt;&lt;author&gt;Zahir, H.&lt;/author&gt;&lt;author&gt;Quinn, N.&lt;/author&gt;&lt;author&gt;Cargilia, N.&lt;/author&gt;&lt;/authors&gt;&lt;/contributors&gt;&lt;titles&gt;&lt;title&gt;Assessment of Maldivian coral reefs in 2009 after natural disasters&lt;/title&gt;&lt;/titles&gt;&lt;dates&gt;&lt;year&gt;2009&lt;/year&gt;&lt;/dates&gt;&lt;pub-location&gt;Male, Maldives&lt;/pub-location&gt;&lt;publisher&gt;Marine Research Centre, Ministry of Fisheries Agriculture and Marine Resources&lt;/publisher&gt;&lt;urls&gt;&lt;/urls&gt;&lt;/record&gt;&lt;/Cite&gt;&lt;/EndNote&gt;</w:instrText>
      </w:r>
      <w:r w:rsidR="00AE5CB3">
        <w:fldChar w:fldCharType="separate"/>
      </w:r>
      <w:r w:rsidR="00AE5CB3">
        <w:rPr>
          <w:noProof/>
        </w:rPr>
        <w:t>[11]</w:t>
      </w:r>
      <w:r w:rsidR="00AE5CB3">
        <w:fldChar w:fldCharType="end"/>
      </w:r>
      <w:r w:rsidRPr="00D34F47">
        <w:t xml:space="preserve">. </w:t>
      </w:r>
    </w:p>
    <w:p w14:paraId="688C32BB" w14:textId="77777777" w:rsidR="00D80877" w:rsidRPr="00BE41CF" w:rsidRDefault="00D80877" w:rsidP="00D80877">
      <w:pPr>
        <w:widowControl w:val="0"/>
        <w:spacing w:line="360" w:lineRule="auto"/>
        <w:jc w:val="both"/>
      </w:pPr>
    </w:p>
    <w:p w14:paraId="65831888" w14:textId="77777777" w:rsidR="00D80877" w:rsidRPr="00D80877" w:rsidRDefault="00D80877" w:rsidP="00CF3B24">
      <w:pPr>
        <w:pStyle w:val="Heading3"/>
      </w:pPr>
      <w:r w:rsidRPr="00D80877">
        <w:lastRenderedPageBreak/>
        <w:t>Carbonate binders</w:t>
      </w:r>
    </w:p>
    <w:p w14:paraId="7151091F" w14:textId="078F4D1E" w:rsidR="00D80877" w:rsidRDefault="00D80877" w:rsidP="00CF3B24">
      <w:pPr>
        <w:widowControl w:val="0"/>
        <w:spacing w:line="360" w:lineRule="auto"/>
        <w:ind w:firstLine="720"/>
        <w:jc w:val="both"/>
        <w:rPr>
          <w:color w:val="000000" w:themeColor="text1"/>
        </w:rPr>
      </w:pPr>
      <w:r w:rsidRPr="00D34F47">
        <w:rPr>
          <w:color w:val="000000" w:themeColor="text1"/>
        </w:rPr>
        <w:t xml:space="preserve">Carbonate </w:t>
      </w:r>
      <w:proofErr w:type="spellStart"/>
      <w:r w:rsidRPr="00D34F47">
        <w:rPr>
          <w:color w:val="000000" w:themeColor="text1"/>
        </w:rPr>
        <w:t>encrusters</w:t>
      </w:r>
      <w:proofErr w:type="spellEnd"/>
      <w:r w:rsidRPr="00D34F47">
        <w:rPr>
          <w:color w:val="000000" w:themeColor="text1"/>
        </w:rPr>
        <w:t xml:space="preserve"> like colonial bryozoans</w:t>
      </w:r>
      <w:r>
        <w:rPr>
          <w:color w:val="000000" w:themeColor="text1"/>
        </w:rPr>
        <w:t>,</w:t>
      </w:r>
      <w:r w:rsidRPr="00D34F47">
        <w:rPr>
          <w:color w:val="000000" w:themeColor="text1"/>
        </w:rPr>
        <w:t xml:space="preserve"> which </w:t>
      </w:r>
      <w:r w:rsidRPr="009F3C41">
        <w:rPr>
          <w:color w:val="000000" w:themeColor="text1"/>
        </w:rPr>
        <w:t>are highly successful in cryptic microhabitats</w:t>
      </w:r>
      <w:r w:rsidR="00480B3E">
        <w:rPr>
          <w:color w:val="000000" w:themeColor="text1"/>
        </w:rPr>
        <w:t xml:space="preserve"> </w:t>
      </w:r>
      <w:r w:rsidR="00480B3E">
        <w:rPr>
          <w:color w:val="000000" w:themeColor="text1"/>
        </w:rPr>
        <w:fldChar w:fldCharType="begin"/>
      </w:r>
      <w:r w:rsidR="00480B3E">
        <w:rPr>
          <w:color w:val="000000" w:themeColor="text1"/>
        </w:rPr>
        <w:instrText xml:space="preserve"> ADDIN EN.CITE &lt;EndNote&gt;&lt;Cite&gt;&lt;Author&gt;Jackson&lt;/Author&gt;&lt;Year&gt;1979&lt;/Year&gt;&lt;RecNum&gt;577&lt;/RecNum&gt;&lt;DisplayText&gt;[12, 26]&lt;/DisplayText&gt;&lt;record&gt;&lt;rec-number&gt;577&lt;/rec-number&gt;&lt;foreign-keys&gt;&lt;key app="EN" db-id="rwe99592dzp5ajex2apprdrrdxf9pw9ps5xd" timestamp="1599604332"&gt;577&lt;/key&gt;&lt;/foreign-keys&gt;&lt;ref-type name="Journal Article"&gt;17&lt;/ref-type&gt;&lt;contributors&gt;&lt;authors&gt;&lt;author&gt;Jackson, J. B. C.&lt;/author&gt;&lt;/authors&gt;&lt;/contributors&gt;&lt;titles&gt;&lt;title&gt;Overgrowth competition between encrusting cheilostome ectoprocts in a Jamaican cryptic reef environment &lt;/title&gt;&lt;secondary-title&gt;Journal of Animal Ecology&lt;/secondary-title&gt;&lt;/titles&gt;&lt;periodical&gt;&lt;full-title&gt;Journal of Animal Ecology&lt;/full-title&gt;&lt;/periodical&gt;&lt;pages&gt;805-823&lt;/pages&gt;&lt;volume&gt;48&lt;/volume&gt;&lt;dates&gt;&lt;year&gt;1979&lt;/year&gt;&lt;/dates&gt;&lt;urls&gt;&lt;/urls&gt;&lt;/record&gt;&lt;/Cite&gt;&lt;Cite&gt;&lt;Author&gt;Baird&lt;/Author&gt;&lt;Year&gt;2000&lt;/Year&gt;&lt;RecNum&gt;572&lt;/RecNum&gt;&lt;record&gt;&lt;rec-number&gt;572&lt;/rec-number&gt;&lt;foreign-keys&gt;&lt;key app="EN" db-id="rwe99592dzp5ajex2apprdrrdxf9pw9ps5xd" timestamp="1599603649"&gt;572&lt;/key&gt;&lt;/foreign-keys&gt;&lt;ref-type name="Journal Article"&gt;17&lt;/ref-type&gt;&lt;contributors&gt;&lt;authors&gt;&lt;author&gt;Baird, A. H.&lt;/author&gt;&lt;author&gt;Hughes, T. P.&lt;/author&gt;&lt;/authors&gt;&lt;/contributors&gt;&lt;titles&gt;&lt;title&gt;Competitive dominance by tabular corals: an experimental analysis of recruitment and survival of understorey assemblages&lt;/title&gt;&lt;secondary-title&gt;Journal of Experimental Marine Biology and Ecology&lt;/secondary-title&gt;&lt;/titles&gt;&lt;periodical&gt;&lt;full-title&gt;Journal of Experimental Marine Biology and Ecology&lt;/full-title&gt;&lt;/periodical&gt;&lt;pages&gt;117-132&lt;/pages&gt;&lt;volume&gt;251&lt;/volume&gt;&lt;dates&gt;&lt;year&gt;2000&lt;/year&gt;&lt;/dates&gt;&lt;urls&gt;&lt;/urls&gt;&lt;/record&gt;&lt;/Cite&gt;&lt;/EndNote&gt;</w:instrText>
      </w:r>
      <w:r w:rsidR="00480B3E">
        <w:rPr>
          <w:color w:val="000000" w:themeColor="text1"/>
        </w:rPr>
        <w:fldChar w:fldCharType="separate"/>
      </w:r>
      <w:r w:rsidR="00480B3E">
        <w:rPr>
          <w:noProof/>
          <w:color w:val="000000" w:themeColor="text1"/>
        </w:rPr>
        <w:t>[12, 26]</w:t>
      </w:r>
      <w:r w:rsidR="00480B3E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, </w:t>
      </w:r>
      <w:r w:rsidRPr="009F3C41">
        <w:rPr>
          <w:color w:val="000000" w:themeColor="text1"/>
        </w:rPr>
        <w:t xml:space="preserve">are important binders and have been known to outcompete other </w:t>
      </w:r>
      <w:r w:rsidRPr="00C17430">
        <w:rPr>
          <w:color w:val="000000" w:themeColor="text1"/>
        </w:rPr>
        <w:t xml:space="preserve">colonisers including </w:t>
      </w:r>
      <w:proofErr w:type="spellStart"/>
      <w:r w:rsidRPr="00C17430">
        <w:rPr>
          <w:color w:val="000000" w:themeColor="text1"/>
        </w:rPr>
        <w:t>foraminiferans</w:t>
      </w:r>
      <w:proofErr w:type="spellEnd"/>
      <w:r w:rsidRPr="00C17430">
        <w:rPr>
          <w:color w:val="000000" w:themeColor="text1"/>
        </w:rPr>
        <w:t xml:space="preserve">, bivalves and </w:t>
      </w:r>
      <w:proofErr w:type="spellStart"/>
      <w:r w:rsidRPr="00C17430">
        <w:rPr>
          <w:color w:val="000000" w:themeColor="text1"/>
        </w:rPr>
        <w:t>serpulid</w:t>
      </w:r>
      <w:proofErr w:type="spellEnd"/>
      <w:r w:rsidRPr="00C17430">
        <w:rPr>
          <w:color w:val="000000" w:themeColor="text1"/>
        </w:rPr>
        <w:t xml:space="preserve"> worms</w:t>
      </w:r>
      <w:r>
        <w:rPr>
          <w:color w:val="000000" w:themeColor="text1"/>
        </w:rPr>
        <w:t xml:space="preserve"> in rubble beds</w:t>
      </w:r>
      <w:r w:rsidR="00F76DE9">
        <w:rPr>
          <w:color w:val="000000" w:themeColor="text1"/>
        </w:rPr>
        <w:t xml:space="preserve"> </w:t>
      </w:r>
      <w:r w:rsidR="00F76DE9">
        <w:rPr>
          <w:color w:val="000000" w:themeColor="text1"/>
        </w:rPr>
        <w:fldChar w:fldCharType="begin"/>
      </w:r>
      <w:r w:rsidR="00F76DE9">
        <w:rPr>
          <w:color w:val="000000" w:themeColor="text1"/>
        </w:rPr>
        <w:instrText xml:space="preserve"> ADDIN EN.CITE &lt;EndNote&gt;&lt;Cite&gt;&lt;Author&gt;Choi&lt;/Author&gt;&lt;Year&gt;1984&lt;/Year&gt;&lt;RecNum&gt;578&lt;/RecNum&gt;&lt;DisplayText&gt;[27]&lt;/DisplayText&gt;&lt;record&gt;&lt;rec-number&gt;578&lt;/rec-number&gt;&lt;foreign-keys&gt;&lt;key app="EN" db-id="rwe99592dzp5ajex2apprdrrdxf9pw9ps5xd" timestamp="1599604539"&gt;578&lt;/key&gt;&lt;/foreign-keys&gt;&lt;ref-type name="Journal Article"&gt;17&lt;/ref-type&gt;&lt;contributors&gt;&lt;authors&gt;&lt;author&gt;Choi, D. R.&lt;/author&gt;&lt;/authors&gt;&lt;/contributors&gt;&lt;titles&gt;&lt;title&gt;Ecological succession of reef cavity-dwellers (coelobites) in coral rubble&lt;/title&gt;&lt;secondary-title&gt;Bulletin of Marine Science&lt;/secondary-title&gt;&lt;/titles&gt;&lt;periodical&gt;&lt;full-title&gt;Bulletin of Marine Science&lt;/full-title&gt;&lt;/periodical&gt;&lt;pages&gt;72-79&lt;/pages&gt;&lt;volume&gt;35&lt;/volume&gt;&lt;dates&gt;&lt;year&gt;1984&lt;/year&gt;&lt;/dates&gt;&lt;urls&gt;&lt;/urls&gt;&lt;/record&gt;&lt;/Cite&gt;&lt;/EndNote&gt;</w:instrText>
      </w:r>
      <w:r w:rsidR="00F76DE9">
        <w:rPr>
          <w:color w:val="000000" w:themeColor="text1"/>
        </w:rPr>
        <w:fldChar w:fldCharType="separate"/>
      </w:r>
      <w:r w:rsidR="00F76DE9">
        <w:rPr>
          <w:noProof/>
          <w:color w:val="000000" w:themeColor="text1"/>
        </w:rPr>
        <w:t>[27]</w:t>
      </w:r>
      <w:r w:rsidR="00F76DE9">
        <w:rPr>
          <w:color w:val="000000" w:themeColor="text1"/>
        </w:rPr>
        <w:fldChar w:fldCharType="end"/>
      </w:r>
      <w:r w:rsidRPr="009F3C41">
        <w:rPr>
          <w:color w:val="000000" w:themeColor="text1"/>
        </w:rPr>
        <w:t>.</w:t>
      </w:r>
      <w:r>
        <w:rPr>
          <w:color w:val="000000" w:themeColor="text1"/>
        </w:rPr>
        <w:t xml:space="preserve"> C</w:t>
      </w:r>
      <w:r w:rsidRPr="001266A0">
        <w:rPr>
          <w:color w:val="000000" w:themeColor="text1"/>
        </w:rPr>
        <w:t xml:space="preserve">rustose coralline algae are </w:t>
      </w:r>
      <w:r>
        <w:rPr>
          <w:color w:val="000000" w:themeColor="text1"/>
        </w:rPr>
        <w:t xml:space="preserve">also </w:t>
      </w:r>
      <w:r w:rsidRPr="001266A0">
        <w:rPr>
          <w:color w:val="000000" w:themeColor="text1"/>
        </w:rPr>
        <w:t>considered by several studies to be strong and important binder</w:t>
      </w:r>
      <w:r>
        <w:rPr>
          <w:color w:val="000000" w:themeColor="text1"/>
        </w:rPr>
        <w:t>s</w:t>
      </w:r>
      <w:r w:rsidRPr="001266A0">
        <w:rPr>
          <w:color w:val="000000" w:themeColor="text1"/>
        </w:rPr>
        <w:t xml:space="preserve"> due to their encrusting, calcified structure and resilience to high wave exposure </w:t>
      </w:r>
      <w:r>
        <w:rPr>
          <w:color w:val="000000" w:themeColor="text1"/>
        </w:rPr>
        <w:fldChar w:fldCharType="begin">
          <w:fldData xml:space="preserve">PEVuZE5vdGU+PENpdGU+PEF1dGhvcj5Cb3NlbmNlPC9BdXRob3I+PFllYXI+MTk4NTwvWWVhcj48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</w:fldData>
        </w:fldChar>
      </w:r>
      <w:r w:rsidR="00F76DE9">
        <w:rPr>
          <w:color w:val="000000" w:themeColor="text1"/>
        </w:rPr>
        <w:instrText xml:space="preserve"> ADDIN EN.CITE </w:instrText>
      </w:r>
      <w:r w:rsidR="00F76DE9">
        <w:rPr>
          <w:color w:val="000000" w:themeColor="text1"/>
        </w:rPr>
        <w:fldChar w:fldCharType="begin">
          <w:fldData xml:space="preserve">PEVuZE5vdGU+PENpdGU+PEF1dGhvcj5Cb3NlbmNlPC9BdXRob3I+PFllYXI+MTk4NTwvWWVhcj48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</w:fldData>
        </w:fldChar>
      </w:r>
      <w:r w:rsidR="00F76DE9">
        <w:rPr>
          <w:color w:val="000000" w:themeColor="text1"/>
        </w:rPr>
        <w:instrText xml:space="preserve"> ADDIN EN.CITE.DATA </w:instrText>
      </w:r>
      <w:r w:rsidR="00F76DE9">
        <w:rPr>
          <w:color w:val="000000" w:themeColor="text1"/>
        </w:rPr>
      </w:r>
      <w:r w:rsidR="00F76DE9">
        <w:rPr>
          <w:color w:val="000000" w:themeColor="text1"/>
        </w:rPr>
        <w:fldChar w:fldCharType="end"/>
      </w:r>
      <w:r>
        <w:rPr>
          <w:color w:val="000000" w:themeColor="text1"/>
        </w:rPr>
      </w:r>
      <w:r>
        <w:rPr>
          <w:color w:val="000000" w:themeColor="text1"/>
        </w:rPr>
        <w:fldChar w:fldCharType="separate"/>
      </w:r>
      <w:r w:rsidR="00F76DE9">
        <w:rPr>
          <w:noProof/>
          <w:color w:val="000000" w:themeColor="text1"/>
        </w:rPr>
        <w:t>[2, 7, 28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. They have also been reported to</w:t>
      </w:r>
      <w:r w:rsidRPr="001266A0">
        <w:rPr>
          <w:color w:val="000000" w:themeColor="text1"/>
        </w:rPr>
        <w:t xml:space="preserve"> encrust</w:t>
      </w:r>
      <w:r>
        <w:rPr>
          <w:color w:val="000000" w:themeColor="text1"/>
        </w:rPr>
        <w:t xml:space="preserve"> and firmly bind</w:t>
      </w:r>
      <w:r w:rsidRPr="001266A0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experimental, sponge-seeded </w:t>
      </w:r>
      <w:r w:rsidRPr="001266A0">
        <w:rPr>
          <w:color w:val="000000" w:themeColor="text1"/>
        </w:rPr>
        <w:t xml:space="preserve">rubble piles after just </w:t>
      </w:r>
      <w:r>
        <w:rPr>
          <w:color w:val="000000" w:themeColor="text1"/>
        </w:rPr>
        <w:t>seven</w:t>
      </w:r>
      <w:r w:rsidRPr="001266A0">
        <w:rPr>
          <w:color w:val="000000" w:themeColor="text1"/>
        </w:rPr>
        <w:t xml:space="preserve"> months</w:t>
      </w:r>
      <w:r>
        <w:rPr>
          <w:color w:val="000000" w:themeColor="text1"/>
        </w:rPr>
        <w:t xml:space="preserve"> </w:t>
      </w:r>
      <w:r>
        <w:rPr>
          <w:color w:val="000000" w:themeColor="text1"/>
        </w:rPr>
        <w:fldChar w:fldCharType="begin"/>
      </w:r>
      <w:r w:rsidR="009257BE">
        <w:rPr>
          <w:color w:val="000000" w:themeColor="text1"/>
        </w:rPr>
        <w:instrText xml:space="preserve"> ADDIN EN.CITE &lt;EndNote&gt;&lt;Cite&gt;&lt;Author&gt;Wulff&lt;/Author&gt;&lt;Year&gt;1984&lt;/Year&gt;&lt;RecNum&gt;438&lt;/RecNum&gt;&lt;DisplayText&gt;[5]&lt;/DisplayText&gt;&lt;record&gt;&lt;rec-number&gt;438&lt;/rec-number&gt;&lt;foreign-keys&gt;&lt;key app="EN" db-id="rwe99592dzp5ajex2apprdrrdxf9pw9ps5xd" timestamp="1568162017"&gt;438&lt;/key&gt;&lt;/foreign-keys&gt;&lt;ref-type name="Journal Article"&gt;17&lt;/ref-type&gt;&lt;contributors&gt;&lt;authors&gt;&lt;author&gt;Wulff, J.&lt;/author&gt;&lt;/authors&gt;&lt;/contributors&gt;&lt;titles&gt;&lt;title&gt;Sponge-mediated coral reef growth and rejuvenation&lt;/title&gt;&lt;secondary-title&gt;Coral Reefs&lt;/secondary-title&gt;&lt;/titles&gt;&lt;periodical&gt;&lt;full-title&gt;Coral Reefs&lt;/full-title&gt;&lt;/periodical&gt;&lt;pages&gt;157-163&lt;/pages&gt;&lt;volume&gt;3&lt;/volume&gt;&lt;dates&gt;&lt;year&gt;1984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9257BE">
        <w:rPr>
          <w:noProof/>
          <w:color w:val="000000" w:themeColor="text1"/>
        </w:rPr>
        <w:t>[5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.</w:t>
      </w:r>
      <w:r w:rsidRPr="001266A0">
        <w:rPr>
          <w:color w:val="000000" w:themeColor="text1"/>
        </w:rPr>
        <w:t xml:space="preserve"> However, </w:t>
      </w:r>
      <w:r>
        <w:rPr>
          <w:color w:val="000000" w:themeColor="text1"/>
        </w:rPr>
        <w:t xml:space="preserve">experimental rubble piles that were coralline algae-encrusted, but not previously seeded with sponges, </w:t>
      </w:r>
      <w:r w:rsidRPr="001266A0">
        <w:rPr>
          <w:color w:val="000000" w:themeColor="text1"/>
        </w:rPr>
        <w:t>remained un-</w:t>
      </w:r>
      <w:r>
        <w:rPr>
          <w:color w:val="000000" w:themeColor="text1"/>
        </w:rPr>
        <w:t xml:space="preserve">consolidated </w:t>
      </w:r>
      <w:r>
        <w:rPr>
          <w:color w:val="000000" w:themeColor="text1"/>
        </w:rPr>
        <w:fldChar w:fldCharType="begin"/>
      </w:r>
      <w:r w:rsidR="009257BE">
        <w:rPr>
          <w:color w:val="000000" w:themeColor="text1"/>
        </w:rPr>
        <w:instrText xml:space="preserve"> ADDIN EN.CITE &lt;EndNote&gt;&lt;Cite&gt;&lt;Author&gt;Wulff&lt;/Author&gt;&lt;Year&gt;1984&lt;/Year&gt;&lt;RecNum&gt;438&lt;/RecNum&gt;&lt;DisplayText&gt;[5]&lt;/DisplayText&gt;&lt;record&gt;&lt;rec-number&gt;438&lt;/rec-number&gt;&lt;foreign-keys&gt;&lt;key app="EN" db-id="rwe99592dzp5ajex2apprdrrdxf9pw9ps5xd" timestamp="1568162017"&gt;438&lt;/key&gt;&lt;/foreign-keys&gt;&lt;ref-type name="Journal Article"&gt;17&lt;/ref-type&gt;&lt;contributors&gt;&lt;authors&gt;&lt;author&gt;Wulff, J.&lt;/author&gt;&lt;/authors&gt;&lt;/contributors&gt;&lt;titles&gt;&lt;title&gt;Sponge-mediated coral reef growth and rejuvenation&lt;/title&gt;&lt;secondary-title&gt;Coral Reefs&lt;/secondary-title&gt;&lt;/titles&gt;&lt;periodical&gt;&lt;full-title&gt;Coral Reefs&lt;/full-title&gt;&lt;/periodical&gt;&lt;pages&gt;157-163&lt;/pages&gt;&lt;volume&gt;3&lt;/volume&gt;&lt;dates&gt;&lt;year&gt;1984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9257BE">
        <w:rPr>
          <w:noProof/>
          <w:color w:val="000000" w:themeColor="text1"/>
        </w:rPr>
        <w:t>[5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.</w:t>
      </w:r>
      <w:r w:rsidRPr="001266A0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This </w:t>
      </w:r>
      <w:r w:rsidRPr="001266A0">
        <w:rPr>
          <w:color w:val="000000" w:themeColor="text1"/>
        </w:rPr>
        <w:t>sugges</w:t>
      </w:r>
      <w:r>
        <w:rPr>
          <w:color w:val="000000" w:themeColor="text1"/>
        </w:rPr>
        <w:t>ts</w:t>
      </w:r>
      <w:r w:rsidRPr="001266A0">
        <w:rPr>
          <w:color w:val="000000" w:themeColor="text1"/>
        </w:rPr>
        <w:t xml:space="preserve"> that effective </w:t>
      </w:r>
      <w:r>
        <w:rPr>
          <w:color w:val="000000" w:themeColor="text1"/>
        </w:rPr>
        <w:t xml:space="preserve">carbonate </w:t>
      </w:r>
      <w:r w:rsidRPr="001266A0">
        <w:rPr>
          <w:color w:val="000000" w:themeColor="text1"/>
        </w:rPr>
        <w:t xml:space="preserve">binding may require a combination of different organisms. ‘Algal cup reef’ structures, for example, are characterized by vertical layering of not only coralline algae, but also encrusting corals, foraminifera and </w:t>
      </w:r>
      <w:proofErr w:type="spellStart"/>
      <w:r w:rsidRPr="001266A0">
        <w:rPr>
          <w:color w:val="000000" w:themeColor="text1"/>
        </w:rPr>
        <w:t>vermetid</w:t>
      </w:r>
      <w:proofErr w:type="spellEnd"/>
      <w:r w:rsidRPr="001266A0">
        <w:rPr>
          <w:color w:val="000000" w:themeColor="text1"/>
        </w:rPr>
        <w:t xml:space="preserve"> gastropods </w:t>
      </w:r>
      <w:r>
        <w:rPr>
          <w:color w:val="000000" w:themeColor="text1"/>
        </w:rPr>
        <w:fldChar w:fldCharType="begin"/>
      </w:r>
      <w:r w:rsidR="00F76DE9">
        <w:rPr>
          <w:color w:val="000000" w:themeColor="text1"/>
        </w:rPr>
        <w:instrText xml:space="preserve"> ADDIN EN.CITE &lt;EndNote&gt;&lt;Cite&gt;&lt;Author&gt;Ginsburg&lt;/Author&gt;&lt;Year&gt;1973&lt;/Year&gt;&lt;RecNum&gt;467&lt;/RecNum&gt;&lt;DisplayText&gt;[29]&lt;/DisplayText&gt;&lt;record&gt;&lt;rec-number&gt;467&lt;/rec-number&gt;&lt;foreign-keys&gt;&lt;key app="EN" db-id="rwe99592dzp5ajex2apprdrrdxf9pw9ps5xd" timestamp="1575684775"&gt;467&lt;/key&gt;&lt;/foreign-keys&gt;&lt;ref-type name="Journal Article"&gt;17&lt;/ref-type&gt;&lt;contributors&gt;&lt;authors&gt;&lt;author&gt;Ginsburg, R. N.&lt;/author&gt;&lt;author&gt;Schroeder, J. H.&lt;/author&gt;&lt;/authors&gt;&lt;/contributors&gt;&lt;titles&gt;&lt;title&gt;Growth and submarine fossilization of algal cup reefs, Bermuda&lt;/title&gt;&lt;secondary-title&gt;Sedimentology&lt;/secondary-title&gt;&lt;/titles&gt;&lt;periodical&gt;&lt;full-title&gt;Sedimentology&lt;/full-title&gt;&lt;/periodical&gt;&lt;pages&gt;575-614&lt;/pages&gt;&lt;volume&gt;20&lt;/volume&gt;&lt;dates&gt;&lt;year&gt;1973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F76DE9">
        <w:rPr>
          <w:noProof/>
          <w:color w:val="000000" w:themeColor="text1"/>
        </w:rPr>
        <w:t>[29]</w:t>
      </w:r>
      <w:r>
        <w:rPr>
          <w:color w:val="000000" w:themeColor="text1"/>
        </w:rPr>
        <w:fldChar w:fldCharType="end"/>
      </w:r>
      <w:r w:rsidRPr="001266A0">
        <w:rPr>
          <w:color w:val="000000" w:themeColor="text1"/>
        </w:rPr>
        <w:t>.</w:t>
      </w:r>
      <w:r w:rsidRPr="001266A0">
        <w:t xml:space="preserve"> </w:t>
      </w:r>
      <w:r>
        <w:t>On a larger scale</w:t>
      </w:r>
      <w:r w:rsidRPr="001266A0">
        <w:rPr>
          <w:color w:val="000000" w:themeColor="text1"/>
        </w:rPr>
        <w:t xml:space="preserve">, coralline algal crusts have formed over the top of vast coral rubble deposits on fringing reefs </w:t>
      </w:r>
      <w:r>
        <w:rPr>
          <w:color w:val="000000" w:themeColor="text1"/>
        </w:rPr>
        <w:t>in the Caribbean following hurricanes</w:t>
      </w:r>
      <w:r w:rsidRPr="001266A0">
        <w:rPr>
          <w:color w:val="000000" w:themeColor="text1"/>
        </w:rPr>
        <w:t xml:space="preserve"> </w:t>
      </w:r>
      <w:r>
        <w:rPr>
          <w:color w:val="000000" w:themeColor="text1"/>
        </w:rPr>
        <w:fldChar w:fldCharType="begin"/>
      </w:r>
      <w:r w:rsidR="009257BE">
        <w:rPr>
          <w:color w:val="000000" w:themeColor="text1"/>
        </w:rPr>
        <w:instrText xml:space="preserve"> ADDIN EN.CITE &lt;EndNote&gt;&lt;Cite&gt;&lt;Author&gt;Blanchon&lt;/Author&gt;&lt;Year&gt;2017&lt;/Year&gt;&lt;RecNum&gt;449&lt;/RecNum&gt;&lt;DisplayText&gt;[1]&lt;/DisplayText&gt;&lt;record&gt;&lt;rec-number&gt;449&lt;/rec-number&gt;&lt;foreign-keys&gt;&lt;key app="EN" db-id="rwe99592dzp5ajex2apprdrrdxf9pw9ps5xd" timestamp="1568164032"&gt;449&lt;/key&gt;&lt;/foreign-keys&gt;&lt;ref-type name="Journal Article"&gt;17&lt;/ref-type&gt;&lt;contributors&gt;&lt;authors&gt;&lt;author&gt;Blanchon, P.&lt;/author&gt;&lt;author&gt;Richards, S.&lt;/author&gt;&lt;author&gt;Bernal, J. P.&lt;/author&gt;&lt;author&gt;Cerdeira-Estrada, S.&lt;/author&gt;&lt;author&gt;Ibarra, M.&lt;/author&gt;&lt;author&gt;Corona-Martínez, L.&lt;/author&gt;&lt;author&gt;Martell-Dubois, R.&lt;/author&gt;&lt;/authors&gt;&lt;/contributors&gt;&lt;titles&gt;&lt;title&gt;Retrograde accretion of a Caribbean fringing reef controlled by hurricanes and sea-level rise&lt;/title&gt;&lt;secondary-title&gt;Frontiers in Earth Science&lt;/secondary-title&gt;&lt;/titles&gt;&lt;periodical&gt;&lt;full-title&gt;Frontiers in Earth Science&lt;/full-title&gt;&lt;/periodical&gt;&lt;pages&gt;78&lt;/pages&gt;&lt;volume&gt;5&lt;/volume&gt;&lt;dates&gt;&lt;year&gt;2017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9257BE">
        <w:rPr>
          <w:noProof/>
          <w:color w:val="000000" w:themeColor="text1"/>
        </w:rPr>
        <w:t>[1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, though the time-frame for this process is unknown. In some cases, crusts are present in some areas but the rubble ridge remains an unconsolidated, loose pile after 3 years </w:t>
      </w:r>
      <w:r>
        <w:rPr>
          <w:color w:val="000000" w:themeColor="text1"/>
        </w:rPr>
        <w:fldChar w:fldCharType="begin"/>
      </w:r>
      <w:r w:rsidR="00F76DE9">
        <w:rPr>
          <w:color w:val="000000" w:themeColor="text1"/>
        </w:rPr>
        <w:instrText xml:space="preserve"> ADDIN EN.CITE &lt;EndNote&gt;&lt;Cite&gt;&lt;Author&gt;Scoffin&lt;/Author&gt;&lt;Year&gt;1978&lt;/Year&gt;&lt;RecNum&gt;429&lt;/RecNum&gt;&lt;DisplayText&gt;[30]&lt;/DisplayText&gt;&lt;record&gt;&lt;rec-number&gt;429&lt;/rec-number&gt;&lt;foreign-keys&gt;&lt;key app="EN" db-id="rwe99592dzp5ajex2apprdrrdxf9pw9ps5xd" timestamp="1568077508"&gt;429&lt;/key&gt;&lt;/foreign-keys&gt;&lt;ref-type name="Journal Article"&gt;17&lt;/ref-type&gt;&lt;contributors&gt;&lt;authors&gt;&lt;author&gt;Scoffin, T. P.&lt;/author&gt;&lt;author&gt;McLean, R. F.&lt;/author&gt;&lt;/authors&gt;&lt;/contributors&gt;&lt;titles&gt;&lt;title&gt;Exposed limestones of the northern province of the Great Barrier Reef&lt;/title&gt;&lt;secondary-title&gt;Philosophical Transactions of the Royal Society London&lt;/secondary-title&gt;&lt;/titles&gt;&lt;periodical&gt;&lt;full-title&gt;Philosophical Transactions of the Royal Society London&lt;/full-title&gt;&lt;/periodical&gt;&lt;pages&gt;119-138&lt;/pages&gt;&lt;volume&gt;291&lt;/volume&gt;&lt;dates&gt;&lt;year&gt;1978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F76DE9">
        <w:rPr>
          <w:noProof/>
          <w:color w:val="000000" w:themeColor="text1"/>
        </w:rPr>
        <w:t>[30]</w:t>
      </w:r>
      <w:r>
        <w:rPr>
          <w:color w:val="000000" w:themeColor="text1"/>
        </w:rPr>
        <w:fldChar w:fldCharType="end"/>
      </w:r>
      <w:r w:rsidRPr="001266A0">
        <w:rPr>
          <w:color w:val="000000" w:themeColor="text1"/>
        </w:rPr>
        <w:t xml:space="preserve">. </w:t>
      </w:r>
      <w:r>
        <w:rPr>
          <w:color w:val="000000" w:themeColor="text1"/>
        </w:rPr>
        <w:t xml:space="preserve">Even when consolidation has occurred, and algal crusts provide </w:t>
      </w:r>
      <w:r w:rsidRPr="001266A0">
        <w:rPr>
          <w:color w:val="000000" w:themeColor="text1"/>
        </w:rPr>
        <w:t xml:space="preserve">a firm substrate for lateral regeneration of the reef, the rubble beneath the veneer </w:t>
      </w:r>
      <w:r>
        <w:rPr>
          <w:color w:val="000000" w:themeColor="text1"/>
        </w:rPr>
        <w:t>might remain</w:t>
      </w:r>
      <w:r w:rsidRPr="001266A0">
        <w:rPr>
          <w:color w:val="000000" w:themeColor="text1"/>
        </w:rPr>
        <w:t xml:space="preserve"> unconsolidated </w:t>
      </w:r>
      <w:r>
        <w:rPr>
          <w:color w:val="000000" w:themeColor="text1"/>
        </w:rPr>
        <w:fldChar w:fldCharType="begin"/>
      </w:r>
      <w:r w:rsidR="009257BE">
        <w:rPr>
          <w:color w:val="000000" w:themeColor="text1"/>
        </w:rPr>
        <w:instrText xml:space="preserve"> ADDIN EN.CITE &lt;EndNote&gt;&lt;Cite&gt;&lt;Author&gt;Minnery&lt;/Author&gt;&lt;Year&gt;1990&lt;/Year&gt;&lt;RecNum&gt;440&lt;/RecNum&gt;&lt;DisplayText&gt;[7]&lt;/DisplayText&gt;&lt;record&gt;&lt;rec-number&gt;440&lt;/rec-number&gt;&lt;foreign-keys&gt;&lt;key app="EN" db-id="rwe99592dzp5ajex2apprdrrdxf9pw9ps5xd" timestamp="1568162558"&gt;440&lt;/key&gt;&lt;/foreign-keys&gt;&lt;ref-type name="Journal Article"&gt;17&lt;/ref-type&gt;&lt;contributors&gt;&lt;authors&gt;&lt;author&gt;Minnery, G. A.&lt;/author&gt;&lt;/authors&gt;&lt;/contributors&gt;&lt;titles&gt;&lt;title&gt;Crustose coralline algae from the Flower Garden Banks, Northwestern Gulf of Mexico: controls on distribution and growth morphology&lt;/title&gt;&lt;secondary-title&gt;Journal of Sedimentary Petrology&lt;/secondary-title&gt;&lt;/titles&gt;&lt;periodical&gt;&lt;full-title&gt;Journal of Sedimentary Petrology&lt;/full-title&gt;&lt;/periodical&gt;&lt;pages&gt;992-1007&lt;/pages&gt;&lt;volume&gt;60&lt;/volume&gt;&lt;dates&gt;&lt;year&gt;1990&lt;/year&gt;&lt;/dates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9257BE">
        <w:rPr>
          <w:noProof/>
          <w:color w:val="000000" w:themeColor="text1"/>
        </w:rPr>
        <w:t>[7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, necessitating in-filling and cementation.</w:t>
      </w:r>
      <w:r w:rsidRPr="001266A0">
        <w:rPr>
          <w:color w:val="000000" w:themeColor="text1"/>
        </w:rPr>
        <w:t xml:space="preserve"> </w:t>
      </w:r>
    </w:p>
    <w:p w14:paraId="072B3B8F" w14:textId="77777777" w:rsidR="00D80877" w:rsidRPr="00BE41CF" w:rsidRDefault="00D80877" w:rsidP="00D80877">
      <w:pPr>
        <w:widowControl w:val="0"/>
        <w:spacing w:line="360" w:lineRule="auto"/>
        <w:jc w:val="both"/>
        <w:rPr>
          <w:color w:val="000000" w:themeColor="text1"/>
        </w:rPr>
      </w:pPr>
    </w:p>
    <w:p w14:paraId="4CD7E3CC" w14:textId="77777777" w:rsidR="00D80877" w:rsidRPr="00D80877" w:rsidRDefault="00D80877" w:rsidP="00CF3B24">
      <w:pPr>
        <w:pStyle w:val="Heading3"/>
      </w:pPr>
      <w:r w:rsidRPr="00D80877">
        <w:t>Cementation</w:t>
      </w:r>
    </w:p>
    <w:p w14:paraId="114AD491" w14:textId="55980C87" w:rsidR="00D80877" w:rsidRPr="00BE41CF" w:rsidRDefault="00D80877" w:rsidP="00CF3B24">
      <w:pPr>
        <w:widowControl w:val="0"/>
        <w:spacing w:line="360" w:lineRule="auto"/>
        <w:ind w:firstLine="720"/>
        <w:jc w:val="both"/>
      </w:pPr>
      <w:r>
        <w:t xml:space="preserve">Following preliminary stabilisation and binding, rigid binding by diagenetic cementation occurs in near-shore ramparts as well as back-reef, reef-flat, and shallow fore-reef rubble patches </w:t>
      </w:r>
      <w:r>
        <w:fldChar w:fldCharType="begin">
          <w:fldData xml:space="preserve">PEVuZE5vdGU+PENpdGU+PEF1dGhvcj5SYXNzZXI8L0F1dGhvcj48WWVhcj4yMDAyPC9ZZWFyPjxS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</w:fldData>
        </w:fldChar>
      </w:r>
      <w:r w:rsidR="00F76DE9">
        <w:instrText xml:space="preserve"> ADDIN EN.CITE </w:instrText>
      </w:r>
      <w:r w:rsidR="00F76DE9">
        <w:fldChar w:fldCharType="begin">
          <w:fldData xml:space="preserve">PEVuZE5vdGU+PENpdGU+PEF1dGhvcj5SYXNzZXI8L0F1dGhvcj48WWVhcj4yMDAyPC9ZZWFyPjxS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</w:fldData>
        </w:fldChar>
      </w:r>
      <w:r w:rsidR="00F76DE9">
        <w:instrText xml:space="preserve"> ADDIN EN.CITE.DATA </w:instrText>
      </w:r>
      <w:r w:rsidR="00F76DE9">
        <w:fldChar w:fldCharType="end"/>
      </w:r>
      <w:r>
        <w:fldChar w:fldCharType="separate"/>
      </w:r>
      <w:r w:rsidR="00F76DE9">
        <w:rPr>
          <w:noProof/>
        </w:rPr>
        <w:t>[1, 2, 31]</w:t>
      </w:r>
      <w:r>
        <w:fldChar w:fldCharType="end"/>
      </w:r>
      <w:r>
        <w:t xml:space="preserve">. After rubble is initially deposited and reef framework is formed by corals and other marine </w:t>
      </w:r>
      <w:proofErr w:type="spellStart"/>
      <w:r>
        <w:t>calcifiers</w:t>
      </w:r>
      <w:proofErr w:type="spellEnd"/>
      <w:r>
        <w:t xml:space="preserve">, the reef matrix undergoes diagenetic alteration and is continuously infilled with sediment, rubble, and cements </w:t>
      </w:r>
      <w:r>
        <w:fldChar w:fldCharType="begin">
          <w:fldData xml:space="preserve">PEVuZE5vdGU+PENpdGU+PEF1dGhvcj5SYXNzZXI8L0F1dGhvcj48WWVhcj4yMDAyPC9ZZWFyPjxS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</w:fldData>
        </w:fldChar>
      </w:r>
      <w:r w:rsidR="00F76DE9">
        <w:instrText xml:space="preserve"> ADDIN EN.CITE </w:instrText>
      </w:r>
      <w:r w:rsidR="00F76DE9">
        <w:fldChar w:fldCharType="begin">
          <w:fldData xml:space="preserve">PEVuZE5vdGU+PENpdGU+PEF1dGhvcj5SYXNzZXI8L0F1dGhvcj48WWVhcj4yMDAyPC9ZZWFyPjxS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</w:fldData>
        </w:fldChar>
      </w:r>
      <w:r w:rsidR="00F76DE9">
        <w:instrText xml:space="preserve"> ADDIN EN.CITE.DATA </w:instrText>
      </w:r>
      <w:r w:rsidR="00F76DE9">
        <w:fldChar w:fldCharType="end"/>
      </w:r>
      <w:r>
        <w:fldChar w:fldCharType="separate"/>
      </w:r>
      <w:r w:rsidR="00F76DE9">
        <w:rPr>
          <w:noProof/>
        </w:rPr>
        <w:t>[2, 32, 33]</w:t>
      </w:r>
      <w:r>
        <w:fldChar w:fldCharType="end"/>
      </w:r>
      <w:r>
        <w:t>. These cements are largely composed of high</w:t>
      </w:r>
      <w:r>
        <w:rPr>
          <w:rFonts w:ascii="Cambria Math" w:hAnsi="Cambria Math" w:cs="Cambria Math"/>
        </w:rPr>
        <w:t>‐</w:t>
      </w:r>
      <w:r>
        <w:t xml:space="preserve">magnesium calcite and aragonite that infill the voids between the rubble pieces and encrust over the dead skeletal materials </w:t>
      </w:r>
      <w:r>
        <w:fldChar w:fldCharType="begin">
          <w:fldData xml:space="preserve">PEVuZE5vdGU+PENpdGU+PEF1dGhvcj5SYXNzZXI8L0F1dGhvcj48WWVhcj4yMDAyPC9ZZWFyPjxS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</w:fldData>
        </w:fldChar>
      </w:r>
      <w:r w:rsidR="00F76DE9">
        <w:instrText xml:space="preserve"> ADDIN EN.CITE </w:instrText>
      </w:r>
      <w:r w:rsidR="00F76DE9">
        <w:fldChar w:fldCharType="begin">
          <w:fldData xml:space="preserve">PEVuZE5vdGU+PENpdGU+PEF1dGhvcj5SYXNzZXI8L0F1dGhvcj48WWVhcj4yMDAyPC9ZZWFyPjxS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</w:fldData>
        </w:fldChar>
      </w:r>
      <w:r w:rsidR="00F76DE9">
        <w:instrText xml:space="preserve"> ADDIN EN.CITE.DATA </w:instrText>
      </w:r>
      <w:r w:rsidR="00F76DE9">
        <w:fldChar w:fldCharType="end"/>
      </w:r>
      <w:r>
        <w:fldChar w:fldCharType="separate"/>
      </w:r>
      <w:r w:rsidR="00F76DE9">
        <w:rPr>
          <w:noProof/>
        </w:rPr>
        <w:t>[1, 2, 33]</w:t>
      </w:r>
      <w:r>
        <w:fldChar w:fldCharType="end"/>
      </w:r>
      <w:r>
        <w:t xml:space="preserve">. Calcifying </w:t>
      </w:r>
      <w:proofErr w:type="spellStart"/>
      <w:r>
        <w:t>microbialites</w:t>
      </w:r>
      <w:proofErr w:type="spellEnd"/>
      <w:r>
        <w:t xml:space="preserve"> further trap and bind sediments and are important in rigid cementation. Other </w:t>
      </w:r>
      <w:proofErr w:type="spellStart"/>
      <w:r>
        <w:t>encrusters</w:t>
      </w:r>
      <w:proofErr w:type="spellEnd"/>
      <w:r>
        <w:t xml:space="preserve"> that are also preliminary binders, such as coralline algae, corals and bryozoans, are of secondary importance at this stage </w:t>
      </w:r>
      <w:r>
        <w:fldChar w:fldCharType="begin"/>
      </w:r>
      <w:r w:rsidR="009257BE">
        <w:instrText xml:space="preserve"> ADDIN EN.CITE &lt;EndNote&gt;&lt;Cite&gt;&lt;Author&gt;Rasser&lt;/Author&gt;&lt;Year&gt;2002&lt;/Year&gt;&lt;RecNum&gt;432&lt;/RecNum&gt;&lt;DisplayText&gt;[2]&lt;/DisplayText&gt;&lt;record&gt;&lt;rec-number&gt;432&lt;/rec-number&gt;&lt;foreign-keys&gt;&lt;key app="EN" db-id="rwe99592dzp5ajex2apprdrrdxf9pw9ps5xd" timestamp="1568077890"&gt;432&lt;/key&gt;&lt;/foreign-keys&gt;&lt;ref-type name="Journal Article"&gt;17&lt;/ref-type&gt;&lt;contributors&gt;&lt;authors&gt;&lt;author&gt;Rasser, M. W.&lt;/author&gt;&lt;author&gt;Riegl, B.&lt;/author&gt;&lt;/authors&gt;&lt;/contributors&gt;&lt;titles&gt;&lt;title&gt;Holocene coral reef rubble and its binding agents&lt;/title&gt;&lt;secondary-title&gt;Coral Reefs&lt;/secondary-title&gt;&lt;/titles&gt;&lt;periodical&gt;&lt;full-title&gt;Coral Reefs&lt;/full-title&gt;&lt;/periodical&gt;&lt;pages&gt;57-72&lt;/pages&gt;&lt;volume&gt;21&lt;/volume&gt;&lt;dates&gt;&lt;year&gt;2002&lt;/year&gt;&lt;/dates&gt;&lt;urls&gt;&lt;/urls&gt;&lt;/record&gt;&lt;/Cite&gt;&lt;/EndNote&gt;</w:instrText>
      </w:r>
      <w:r>
        <w:fldChar w:fldCharType="separate"/>
      </w:r>
      <w:r w:rsidR="009257BE">
        <w:rPr>
          <w:noProof/>
        </w:rPr>
        <w:t>[2]</w:t>
      </w:r>
      <w:r>
        <w:fldChar w:fldCharType="end"/>
      </w:r>
      <w:r>
        <w:t xml:space="preserve">. The lithification of coral rubble is a critical diagenetic process that leads to rigid substrate cementation </w:t>
      </w:r>
      <w:r>
        <w:fldChar w:fldCharType="begin"/>
      </w:r>
      <w:r w:rsidR="00F76DE9">
        <w:instrText xml:space="preserve"> ADDIN EN.CITE &lt;EndNote&gt;&lt;Cite&gt;&lt;Author&gt;Perry&lt;/Author&gt;&lt;Year&gt;2018&lt;/Year&gt;&lt;RecNum&gt;448&lt;/RecNum&gt;&lt;DisplayText&gt;[31, 32]&lt;/DisplayText&gt;&lt;record&gt;&lt;rec-number&gt;448&lt;/rec-number&gt;&lt;foreign-keys&gt;&lt;key app="EN" db-id="rwe99592dzp5ajex2apprdrrdxf9pw9ps5xd" timestamp="1568163795"&gt;448&lt;/key&gt;&lt;/foreign-keys&gt;&lt;ref-type name="Journal Article"&gt;17&lt;/ref-type&gt;&lt;contributors&gt;&lt;authors&gt;&lt;author&gt;Perry, C. T.&lt;/author&gt;&lt;author&gt;Alvarez‐Filip, L.&lt;/author&gt;&lt;/authors&gt;&lt;/contributors&gt;&lt;titles&gt;&lt;title&gt;Changing geo‐ecological functions of coral reefs in the Anthropocene&lt;/title&gt;&lt;secondary-title&gt;Functional Ecology&lt;/secondary-title&gt;&lt;/titles&gt;&lt;periodical&gt;&lt;full-title&gt;Functional Ecology&lt;/full-title&gt;&lt;/periodical&gt;&lt;pages&gt;976-988&lt;/pages&gt;&lt;volume&gt;33&lt;/volume&gt;&lt;dates&gt;&lt;year&gt;2018&lt;/year&gt;&lt;/dates&gt;&lt;urls&gt;&lt;/urls&gt;&lt;/record&gt;&lt;/Cite&gt;&lt;Cite&gt;&lt;Author&gt;Perry&lt;/Author&gt;&lt;Year&gt;2008&lt;/Year&gt;&lt;RecNum&gt;451&lt;/RecNum&gt;&lt;record&gt;&lt;rec-number&gt;451&lt;/rec-number&gt;&lt;foreign-keys&gt;&lt;key app="EN" db-id="rwe99592dzp5ajex2apprdrrdxf9pw9ps5xd" timestamp="1568168474"&gt;451&lt;/key&gt;&lt;/foreign-keys&gt;&lt;ref-type name="Journal Article"&gt;17&lt;/ref-type&gt;&lt;contributors&gt;&lt;authors&gt;&lt;author&gt;Perry, C. T.&lt;/author&gt;&lt;author&gt;Hepburn, L. J.&lt;/author&gt;&lt;/authors&gt;&lt;/contributors&gt;&lt;titles&gt;&lt;title&gt;Syn-depositional alteration of coral reef framework through bioerosion, encrustation and cementation: Taphonomic signatures of reef accretion and reef depositional events&lt;/title&gt;&lt;secondary-title&gt;Earth-Science Reviews&lt;/secondary-title&gt;&lt;/titles&gt;&lt;periodical&gt;&lt;full-title&gt;Earth-Science Reviews&lt;/full-title&gt;&lt;/periodical&gt;&lt;pages&gt;106-144&lt;/pages&gt;&lt;volume&gt;86&lt;/volume&gt;&lt;dates&gt;&lt;year&gt;2008&lt;/year&gt;&lt;/dates&gt;&lt;urls&gt;&lt;/urls&gt;&lt;/record&gt;&lt;/Cite&gt;&lt;/EndNote&gt;</w:instrText>
      </w:r>
      <w:r>
        <w:fldChar w:fldCharType="separate"/>
      </w:r>
      <w:r w:rsidR="00F76DE9">
        <w:rPr>
          <w:noProof/>
        </w:rPr>
        <w:t>[31, 32]</w:t>
      </w:r>
      <w:r>
        <w:fldChar w:fldCharType="end"/>
      </w:r>
      <w:r>
        <w:t xml:space="preserve">. The degree of rubble cementation is considered a function of time available at the interface of the water column and the rubble substratum. Thus, slower accreting reefs are more consolidated and cemented than those with higher accretion rates </w:t>
      </w:r>
      <w:r>
        <w:fldChar w:fldCharType="begin"/>
      </w:r>
      <w:r w:rsidR="009257BE">
        <w:instrText xml:space="preserve"> ADDIN EN.CITE &lt;EndNote&gt;&lt;Cite&gt;&lt;Author&gt;Rasser&lt;/Author&gt;&lt;Year&gt;2002&lt;/Year&gt;&lt;RecNum&gt;432&lt;/RecNum&gt;&lt;DisplayText&gt;[2]&lt;/DisplayText&gt;&lt;record&gt;&lt;rec-number&gt;432&lt;/rec-number&gt;&lt;foreign-keys&gt;&lt;key app="EN" db-id="rwe99592dzp5ajex2apprdrrdxf9pw9ps5xd" timestamp="1568077890"&gt;432&lt;/key&gt;&lt;/foreign-keys&gt;&lt;ref-type name="Journal Article"&gt;17&lt;/ref-type&gt;&lt;contributors&gt;&lt;authors&gt;&lt;author&gt;Rasser, M. W.&lt;/author&gt;&lt;author&gt;Riegl, B.&lt;/author&gt;&lt;/authors&gt;&lt;/contributors&gt;&lt;titles&gt;&lt;title&gt;Holocene coral reef rubble and its binding agents&lt;/title&gt;&lt;secondary-title&gt;Coral Reefs&lt;/secondary-title&gt;&lt;/titles&gt;&lt;periodical&gt;&lt;full-title&gt;Coral Reefs&lt;/full-title&gt;&lt;/periodical&gt;&lt;pages&gt;57-72&lt;/pages&gt;&lt;volume&gt;21&lt;/volume&gt;&lt;dates&gt;&lt;year&gt;2002&lt;/year&gt;&lt;/dates&gt;&lt;urls&gt;&lt;/urls&gt;&lt;/record&gt;&lt;/Cite&gt;&lt;/EndNote&gt;</w:instrText>
      </w:r>
      <w:r>
        <w:fldChar w:fldCharType="separate"/>
      </w:r>
      <w:r w:rsidR="009257BE">
        <w:rPr>
          <w:noProof/>
        </w:rPr>
        <w:t>[2]</w:t>
      </w:r>
      <w:r>
        <w:fldChar w:fldCharType="end"/>
      </w:r>
      <w:r>
        <w:t xml:space="preserve">. The highest rates of rigid rubble cementation are found in fore-reef areas with low sloping </w:t>
      </w:r>
      <w:r>
        <w:lastRenderedPageBreak/>
        <w:t xml:space="preserve">angles above the wave base, while the lowest rates are found in deeper fore-reef environments and the reef crest </w:t>
      </w:r>
      <w:r>
        <w:fldChar w:fldCharType="begin"/>
      </w:r>
      <w:r w:rsidR="009257BE">
        <w:instrText xml:space="preserve"> ADDIN EN.CITE &lt;EndNote&gt;&lt;Cite&gt;&lt;Author&gt;Rasser&lt;/Author&gt;&lt;Year&gt;2002&lt;/Year&gt;&lt;RecNum&gt;432&lt;/RecNum&gt;&lt;DisplayText&gt;[2]&lt;/DisplayText&gt;&lt;record&gt;&lt;rec-number&gt;432&lt;/rec-number&gt;&lt;foreign-keys&gt;&lt;key app="EN" db-id="rwe99592dzp5ajex2apprdrrdxf9pw9ps5xd" timestamp="1568077890"&gt;432&lt;/key&gt;&lt;/foreign-keys&gt;&lt;ref-type name="Journal Article"&gt;17&lt;/ref-type&gt;&lt;contributors&gt;&lt;authors&gt;&lt;author&gt;Rasser, M. W.&lt;/author&gt;&lt;author&gt;Riegl, B.&lt;/author&gt;&lt;/authors&gt;&lt;/contributors&gt;&lt;titles&gt;&lt;title&gt;Holocene coral reef rubble and its binding agents&lt;/title&gt;&lt;secondary-title&gt;Coral Reefs&lt;/secondary-title&gt;&lt;/titles&gt;&lt;periodical&gt;&lt;full-title&gt;Coral Reefs&lt;/full-title&gt;&lt;/periodical&gt;&lt;pages&gt;57-72&lt;/pages&gt;&lt;volume&gt;21&lt;/volume&gt;&lt;dates&gt;&lt;year&gt;2002&lt;/year&gt;&lt;/dates&gt;&lt;urls&gt;&lt;/urls&gt;&lt;/record&gt;&lt;/Cite&gt;&lt;/EndNote&gt;</w:instrText>
      </w:r>
      <w:r>
        <w:fldChar w:fldCharType="separate"/>
      </w:r>
      <w:r w:rsidR="009257BE">
        <w:rPr>
          <w:noProof/>
        </w:rPr>
        <w:t>[2]</w:t>
      </w:r>
      <w:r>
        <w:fldChar w:fldCharType="end"/>
      </w:r>
      <w:r>
        <w:t xml:space="preserve">. </w:t>
      </w:r>
    </w:p>
    <w:p w14:paraId="28C5F63B" w14:textId="77777777" w:rsidR="002F169F" w:rsidRDefault="002F169F"/>
    <w:p w14:paraId="0F1E7CAC" w14:textId="47BE7BB3" w:rsidR="002F169F" w:rsidRPr="00CF3B24" w:rsidRDefault="00CF3B24" w:rsidP="00CF3B24">
      <w:pPr>
        <w:pStyle w:val="Heading1"/>
        <w:rPr>
          <w:rFonts w:cs="Times New Roman"/>
          <w:sz w:val="24"/>
          <w:szCs w:val="24"/>
        </w:rPr>
      </w:pPr>
      <w:r>
        <w:t>References</w:t>
      </w:r>
    </w:p>
    <w:p w14:paraId="179DFBB2" w14:textId="77777777" w:rsidR="00F76DE9" w:rsidRPr="00F76DE9" w:rsidRDefault="002F169F" w:rsidP="00F76DE9">
      <w:pPr>
        <w:pStyle w:val="EndNoteBibliography"/>
        <w:rPr>
          <w:noProof/>
        </w:rPr>
      </w:pPr>
      <w:r w:rsidRPr="00CF3B24">
        <w:rPr>
          <w:szCs w:val="24"/>
        </w:rPr>
        <w:fldChar w:fldCharType="begin"/>
      </w:r>
      <w:r w:rsidRPr="00CF3B24">
        <w:rPr>
          <w:szCs w:val="24"/>
        </w:rPr>
        <w:instrText xml:space="preserve"> ADDIN EN.REFLIST </w:instrText>
      </w:r>
      <w:r w:rsidRPr="00CF3B24">
        <w:rPr>
          <w:szCs w:val="24"/>
        </w:rPr>
        <w:fldChar w:fldCharType="separate"/>
      </w:r>
      <w:r w:rsidR="00F76DE9" w:rsidRPr="00F76DE9">
        <w:rPr>
          <w:noProof/>
        </w:rPr>
        <w:t>1.</w:t>
      </w:r>
      <w:r w:rsidR="00F76DE9" w:rsidRPr="00F76DE9">
        <w:rPr>
          <w:noProof/>
        </w:rPr>
        <w:tab/>
        <w:t>Blanchon P, Richards S, Bernal JP, Cerdeira-Estrada S, Ibarra M, Corona-Martínez L, Martell-Dubois R. Retrograde accretion of a Caribbean fringing reef controlled by hurricanes and sea-level rise. Frontiers in Earth Science. 2017;5:78.</w:t>
      </w:r>
    </w:p>
    <w:p w14:paraId="4A181EE1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.</w:t>
      </w:r>
      <w:r w:rsidRPr="00F76DE9">
        <w:rPr>
          <w:noProof/>
        </w:rPr>
        <w:tab/>
        <w:t>Rasser MW, Riegl B. Holocene coral reef rubble and its binding agents. Coral Reefs. 2002;21:57-72.</w:t>
      </w:r>
    </w:p>
    <w:p w14:paraId="3FF44E18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3.</w:t>
      </w:r>
      <w:r w:rsidRPr="00F76DE9">
        <w:rPr>
          <w:noProof/>
        </w:rPr>
        <w:tab/>
        <w:t>Kuffner IB, Toth LT. A geological perspective on the degradation and conservation of western Atlantic coral reefs. Conservation Biology. 2016;30:706-15.</w:t>
      </w:r>
    </w:p>
    <w:p w14:paraId="2D479A71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4.</w:t>
      </w:r>
      <w:r w:rsidRPr="00F76DE9">
        <w:rPr>
          <w:noProof/>
        </w:rPr>
        <w:tab/>
        <w:t>Cameron CM, Pausch RE, Miller MW. Coral recruitment dynamics and substrate mobility in a rubble-dominated back reef habitat. Bulletin of Marine Science. 2016;92:123-36.</w:t>
      </w:r>
    </w:p>
    <w:p w14:paraId="2C75DE39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5.</w:t>
      </w:r>
      <w:r w:rsidRPr="00F76DE9">
        <w:rPr>
          <w:noProof/>
        </w:rPr>
        <w:tab/>
        <w:t>Wulff J. Sponge-mediated coral reef growth and rejuvenation. Coral Reefs. 1984;3:157-63.</w:t>
      </w:r>
    </w:p>
    <w:p w14:paraId="4C842FAE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6.</w:t>
      </w:r>
      <w:r w:rsidRPr="00F76DE9">
        <w:rPr>
          <w:noProof/>
        </w:rPr>
        <w:tab/>
        <w:t>Perrin C. Solenomeris: From biomineralization patterns to diagenesis. Facies. 2009;55:501-22.</w:t>
      </w:r>
    </w:p>
    <w:p w14:paraId="76BF9D7B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7.</w:t>
      </w:r>
      <w:r w:rsidRPr="00F76DE9">
        <w:rPr>
          <w:noProof/>
        </w:rPr>
        <w:tab/>
        <w:t>Minnery GA. Crustose coralline algae from the Flower Garden Banks, Northwestern Gulf of Mexico: controls on distribution and growth morphology. Journal of Sedimentary Petrology. 1990;60:992-1007.</w:t>
      </w:r>
    </w:p>
    <w:p w14:paraId="68585CD8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8.</w:t>
      </w:r>
      <w:r w:rsidRPr="00F76DE9">
        <w:rPr>
          <w:noProof/>
        </w:rPr>
        <w:tab/>
        <w:t>Biggs BC. Harnessing natural recovery processes to improve restoration outcomes: an experimental assessment of sponge-mediated coral reef restoration. PLoS ONE. 2013;8:1–15. doi: ARTN e64945 10.1371/journal.pone.0064945.</w:t>
      </w:r>
    </w:p>
    <w:p w14:paraId="03410167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9.</w:t>
      </w:r>
      <w:r w:rsidRPr="00F76DE9">
        <w:rPr>
          <w:noProof/>
        </w:rPr>
        <w:tab/>
        <w:t>Alexandersson ET. Carbonate cementation in recent coralline algal constructions. In: Flugel E, editor. Fossil algae. New York: Springer Berlin Heidelberg; 1974. p. 261–9.</w:t>
      </w:r>
    </w:p>
    <w:p w14:paraId="6F23F388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0.</w:t>
      </w:r>
      <w:r w:rsidRPr="00F76DE9">
        <w:rPr>
          <w:noProof/>
        </w:rPr>
        <w:tab/>
        <w:t>Rojas PTJ, Raymundo LJ, Myers RL, editors. Coral transplants as rubble stabilizers: a technique to rehabilitate damaged reefs. Proceedings of the 11th International Coral Reef Symposium; 2008.</w:t>
      </w:r>
    </w:p>
    <w:p w14:paraId="1ABDD60A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1.</w:t>
      </w:r>
      <w:r w:rsidRPr="00F76DE9">
        <w:rPr>
          <w:noProof/>
        </w:rPr>
        <w:tab/>
        <w:t>Zahir H, Quinn N, Cargilia N. Assessment of Maldivian coral reefs in 2009 after natural disasters. Male, Maldives: Marine Research Centre, Ministry of Fisheries Agriculture and Marine Resources, 2009.</w:t>
      </w:r>
    </w:p>
    <w:p w14:paraId="23D880E4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lastRenderedPageBreak/>
        <w:t>12.</w:t>
      </w:r>
      <w:r w:rsidRPr="00F76DE9">
        <w:rPr>
          <w:noProof/>
        </w:rPr>
        <w:tab/>
        <w:t>Baird AH, Hughes TP. Competitive dominance by tabular corals: an experimental analysis of recruitment and survival of understorey assemblages. Journal of Experimental Marine Biology and Ecology. 2000;251:117-32.</w:t>
      </w:r>
    </w:p>
    <w:p w14:paraId="6CFCB795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3.</w:t>
      </w:r>
      <w:r w:rsidRPr="00F76DE9">
        <w:rPr>
          <w:noProof/>
        </w:rPr>
        <w:tab/>
        <w:t>Fabricius K, De’ath G. Environmental factors associated with the spatial distribution of crustose coralline algae on the Great Barrier Reef. Coral Reefs. 2001;19:303-9.</w:t>
      </w:r>
    </w:p>
    <w:p w14:paraId="6502863D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4.</w:t>
      </w:r>
      <w:r w:rsidRPr="00F76DE9">
        <w:rPr>
          <w:noProof/>
        </w:rPr>
        <w:tab/>
        <w:t>Mallela J. Coral reef encruster communities and carbonate production in cryptic and exposed coral reef habitats along a gradient of terrestrial disturbance. Coral Reefs. 2007;26:775-85.</w:t>
      </w:r>
    </w:p>
    <w:p w14:paraId="2451C50A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5.</w:t>
      </w:r>
      <w:r w:rsidRPr="00F76DE9">
        <w:rPr>
          <w:noProof/>
        </w:rPr>
        <w:tab/>
        <w:t>Martindale W. Calcified epibionts as palaeoecological tools: examples from the Recent and Pleistocene reefs of Barbados. Coral Reefs. 1992;11:167-77.</w:t>
      </w:r>
    </w:p>
    <w:p w14:paraId="6D302123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6.</w:t>
      </w:r>
      <w:r w:rsidRPr="00F76DE9">
        <w:rPr>
          <w:noProof/>
        </w:rPr>
        <w:tab/>
        <w:t>Dean AJ, Steneck RS, Tager D, Pandolfi JM. Distribution, abundance and diversity of crustose coralline algaeon the Great Barrier Reef. Coral Reefs. 2015:DOI 10.1007/s00338-015-1263-5.</w:t>
      </w:r>
    </w:p>
    <w:p w14:paraId="7368D467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7.</w:t>
      </w:r>
      <w:r w:rsidRPr="00F76DE9">
        <w:rPr>
          <w:noProof/>
        </w:rPr>
        <w:tab/>
        <w:t>Morgan KM, Kench PS. Reef to island sediment connections on a Maldivian carbonate platform: using benthicecology and biosedimentary depositional facies toexamine island-building potential. Earth Surface Processes and Landforms. 2016:DOI: 10.1002/esp.3946.</w:t>
      </w:r>
    </w:p>
    <w:p w14:paraId="26759C53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8.</w:t>
      </w:r>
      <w:r w:rsidRPr="00F76DE9">
        <w:rPr>
          <w:noProof/>
        </w:rPr>
        <w:tab/>
        <w:t>Steneck RS, Dethier M. A functional group approach to the structure of algal-dominated communities. Oikos. 1994;69:DOI: 10.2307/3545860.</w:t>
      </w:r>
    </w:p>
    <w:p w14:paraId="2B9FCA03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19.</w:t>
      </w:r>
      <w:r w:rsidRPr="00F76DE9">
        <w:rPr>
          <w:noProof/>
        </w:rPr>
        <w:tab/>
        <w:t>McClanahan TR. Primary succession of coral-reef algae: Differing patterns on fished versus unfished reefs. Journal of Experimental Marine Biology and Ecology. 1997;218:77-102.</w:t>
      </w:r>
    </w:p>
    <w:p w14:paraId="52868471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0.</w:t>
      </w:r>
      <w:r w:rsidRPr="00F76DE9">
        <w:rPr>
          <w:noProof/>
        </w:rPr>
        <w:tab/>
        <w:t>Doropoulos C, Roff G, Bozec Y-M, Zupan M, Werminghausen J, Mumby PJ. Characterizing the ecological trade‐offs throughout the early ontogeny of coral recruitment. Ecological Monographs. 2016;86:20-44.</w:t>
      </w:r>
    </w:p>
    <w:p w14:paraId="69C29E76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1.</w:t>
      </w:r>
      <w:r w:rsidRPr="00F76DE9">
        <w:rPr>
          <w:noProof/>
        </w:rPr>
        <w:tab/>
        <w:t>Mumby PJ, Foster NL, Fahy EAG. Patch dynamics of coral reef macroalgae under chronic and acute disturbance. Coral Reefs. 2005;24:681-92.</w:t>
      </w:r>
    </w:p>
    <w:p w14:paraId="0B6E09A0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2.</w:t>
      </w:r>
      <w:r w:rsidRPr="00F76DE9">
        <w:rPr>
          <w:noProof/>
        </w:rPr>
        <w:tab/>
        <w:t>Diaz-Pulido G, McCook LJ, Dove S, Berkelmans R, Roff G, Kline DI, Weeks S, Evans RD, Williamson DH, Hoegh-Guldberg O. Doom and boom on a resilient reef: Climate change, algal overgrowth and coral recovery. Public Library of Science. 2009;4:1-9.</w:t>
      </w:r>
    </w:p>
    <w:p w14:paraId="599008B0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3.</w:t>
      </w:r>
      <w:r w:rsidRPr="00F76DE9">
        <w:rPr>
          <w:noProof/>
        </w:rPr>
        <w:tab/>
        <w:t>Mumby PJ. Herbivory versus corallivory: Are parrotfish good or bad for Caribbean coral reefs? Coral Reefs. 2009;28:683-90.</w:t>
      </w:r>
    </w:p>
    <w:p w14:paraId="6EA195A3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4.</w:t>
      </w:r>
      <w:r w:rsidRPr="00F76DE9">
        <w:rPr>
          <w:noProof/>
        </w:rPr>
        <w:tab/>
        <w:t>Ávila E, Riosmena-Rodríguez R, Hinojosa-Arango G. Sponge–rhodolith interactions in a subtropical estuarine system. Helgoland Marine Research. 2013;67:349.</w:t>
      </w:r>
    </w:p>
    <w:p w14:paraId="24AAC7C7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lastRenderedPageBreak/>
        <w:t>25.</w:t>
      </w:r>
      <w:r w:rsidRPr="00F76DE9">
        <w:rPr>
          <w:noProof/>
        </w:rPr>
        <w:tab/>
        <w:t>Scoffin TP, Hendry MD. Shallow-water sclerosponges on Jamaican reefs and a criterion for recognition of hurricane deposits. Nature. 1984;307:728-9.</w:t>
      </w:r>
    </w:p>
    <w:p w14:paraId="256C786D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6.</w:t>
      </w:r>
      <w:r w:rsidRPr="00F76DE9">
        <w:rPr>
          <w:noProof/>
        </w:rPr>
        <w:tab/>
        <w:t>Jackson JBC. Overgrowth competition between encrusting cheilostome ectoprocts in a Jamaican cryptic reef environment Journal of Animal Ecology. 1979;48:805-23.</w:t>
      </w:r>
    </w:p>
    <w:p w14:paraId="7AAC8E1A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7.</w:t>
      </w:r>
      <w:r w:rsidRPr="00F76DE9">
        <w:rPr>
          <w:noProof/>
        </w:rPr>
        <w:tab/>
        <w:t>Choi DR. Ecological succession of reef cavity-dwellers (coelobites) in coral rubble. Bulletin of Marine Science. 1984;35:72-9.</w:t>
      </w:r>
    </w:p>
    <w:p w14:paraId="1DAE9EBB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8.</w:t>
      </w:r>
      <w:r w:rsidRPr="00F76DE9">
        <w:rPr>
          <w:noProof/>
        </w:rPr>
        <w:tab/>
        <w:t>Bosence DWJ. The “coralligene” of the Mediterranean – a recent analog for the tertiary coralline algal limestones. In: Toomey DE, Nitecki MH, editors. Paleoalgology: Contemporary Research and Applications. Berlin: Springer; 1985. p. 216-25.</w:t>
      </w:r>
    </w:p>
    <w:p w14:paraId="234560F8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29.</w:t>
      </w:r>
      <w:r w:rsidRPr="00F76DE9">
        <w:rPr>
          <w:noProof/>
        </w:rPr>
        <w:tab/>
        <w:t>Ginsburg RN, Schroeder JH. Growth and submarine fossilization of algal cup reefs, Bermuda. Sedimentology. 1973;20:575-614.</w:t>
      </w:r>
    </w:p>
    <w:p w14:paraId="17F478F4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30.</w:t>
      </w:r>
      <w:r w:rsidRPr="00F76DE9">
        <w:rPr>
          <w:noProof/>
        </w:rPr>
        <w:tab/>
        <w:t>Scoffin TP, McLean RF. Exposed limestones of the northern province of the Great Barrier Reef. Philosophical Transactions of the Royal Society London. 1978;291:119-38.</w:t>
      </w:r>
    </w:p>
    <w:p w14:paraId="040E7F76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31.</w:t>
      </w:r>
      <w:r w:rsidRPr="00F76DE9">
        <w:rPr>
          <w:noProof/>
        </w:rPr>
        <w:tab/>
        <w:t>Perry CT, Alvarez‐Filip L. Changing geo‐ecological functions of coral reefs in the Anthropocene. Functional Ecology. 2018;33:976-88.</w:t>
      </w:r>
    </w:p>
    <w:p w14:paraId="1D416238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32.</w:t>
      </w:r>
      <w:r w:rsidRPr="00F76DE9">
        <w:rPr>
          <w:noProof/>
        </w:rPr>
        <w:tab/>
        <w:t>Perry CT, Hepburn LJ. Syn-depositional alteration of coral reef framework through bioerosion, encrustation and cementation: Taphonomic signatures of reef accretion and reef depositional events. Earth-Science Reviews. 2008;86:106-44.</w:t>
      </w:r>
    </w:p>
    <w:p w14:paraId="372E6B7B" w14:textId="77777777" w:rsidR="00F76DE9" w:rsidRPr="00F76DE9" w:rsidRDefault="00F76DE9" w:rsidP="00F76DE9">
      <w:pPr>
        <w:pStyle w:val="EndNoteBibliography"/>
        <w:rPr>
          <w:noProof/>
        </w:rPr>
      </w:pPr>
      <w:r w:rsidRPr="00F76DE9">
        <w:rPr>
          <w:noProof/>
        </w:rPr>
        <w:t>33.</w:t>
      </w:r>
      <w:r w:rsidRPr="00F76DE9">
        <w:rPr>
          <w:noProof/>
        </w:rPr>
        <w:tab/>
        <w:t xml:space="preserve">Beltrán Y, Cerqueda-García D, Tas N, Thomé PE, Iglesias-Prieto R, Falcón LI. Microbial composition of biofilms associated with lithifying rubble of </w:t>
      </w:r>
      <w:r w:rsidRPr="00F76DE9">
        <w:rPr>
          <w:i/>
          <w:noProof/>
        </w:rPr>
        <w:t>Acropora palmata</w:t>
      </w:r>
      <w:r w:rsidRPr="00F76DE9">
        <w:rPr>
          <w:noProof/>
        </w:rPr>
        <w:t xml:space="preserve"> branches. FEMS Microbiology and Ecology. 2016;92:1-10.</w:t>
      </w:r>
    </w:p>
    <w:p w14:paraId="5D9899BD" w14:textId="70EC6011" w:rsidR="00312DCC" w:rsidRDefault="002F169F">
      <w:r w:rsidRPr="00CF3B24">
        <w:rPr>
          <w:rFonts w:cs="Times New Roman"/>
          <w:szCs w:val="24"/>
        </w:rPr>
        <w:fldChar w:fldCharType="end"/>
      </w:r>
    </w:p>
    <w:sectPr w:rsidR="00312DCC" w:rsidSect="003273C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e99592dzp5ajex2apprdrrdxf9pw9ps5xd&quot;&gt;Restoration literature-Converted&lt;record-ids&gt;&lt;item&gt;272&lt;/item&gt;&lt;item&gt;420&lt;/item&gt;&lt;item&gt;422&lt;/item&gt;&lt;item&gt;423&lt;/item&gt;&lt;item&gt;425&lt;/item&gt;&lt;item&gt;429&lt;/item&gt;&lt;item&gt;432&lt;/item&gt;&lt;item&gt;438&lt;/item&gt;&lt;item&gt;440&lt;/item&gt;&lt;item&gt;441&lt;/item&gt;&lt;item&gt;442&lt;/item&gt;&lt;item&gt;444&lt;/item&gt;&lt;item&gt;445&lt;/item&gt;&lt;item&gt;448&lt;/item&gt;&lt;item&gt;449&lt;/item&gt;&lt;item&gt;450&lt;/item&gt;&lt;item&gt;451&lt;/item&gt;&lt;item&gt;459&lt;/item&gt;&lt;item&gt;460&lt;/item&gt;&lt;item&gt;461&lt;/item&gt;&lt;item&gt;462&lt;/item&gt;&lt;item&gt;464&lt;/item&gt;&lt;item&gt;465&lt;/item&gt;&lt;item&gt;466&lt;/item&gt;&lt;item&gt;467&lt;/item&gt;&lt;item&gt;481&lt;/item&gt;&lt;item&gt;572&lt;/item&gt;&lt;item&gt;573&lt;/item&gt;&lt;item&gt;574&lt;/item&gt;&lt;item&gt;575&lt;/item&gt;&lt;item&gt;576&lt;/item&gt;&lt;item&gt;577&lt;/item&gt;&lt;item&gt;578&lt;/item&gt;&lt;/record-ids&gt;&lt;/item&gt;&lt;/Libraries&gt;"/>
  </w:docVars>
  <w:rsids>
    <w:rsidRoot w:val="00312DCC"/>
    <w:rsid w:val="00000452"/>
    <w:rsid w:val="000025EE"/>
    <w:rsid w:val="00002E0E"/>
    <w:rsid w:val="00004D8E"/>
    <w:rsid w:val="0000705F"/>
    <w:rsid w:val="0001242B"/>
    <w:rsid w:val="00013279"/>
    <w:rsid w:val="00014C84"/>
    <w:rsid w:val="000158D7"/>
    <w:rsid w:val="00016D81"/>
    <w:rsid w:val="00020070"/>
    <w:rsid w:val="0002039F"/>
    <w:rsid w:val="00022D89"/>
    <w:rsid w:val="00026BC6"/>
    <w:rsid w:val="00031223"/>
    <w:rsid w:val="000360FF"/>
    <w:rsid w:val="00043708"/>
    <w:rsid w:val="0004772F"/>
    <w:rsid w:val="00053F91"/>
    <w:rsid w:val="000561DE"/>
    <w:rsid w:val="000567D6"/>
    <w:rsid w:val="00057AE5"/>
    <w:rsid w:val="0006367E"/>
    <w:rsid w:val="0006399B"/>
    <w:rsid w:val="00066EC3"/>
    <w:rsid w:val="00070B40"/>
    <w:rsid w:val="00076346"/>
    <w:rsid w:val="0007638E"/>
    <w:rsid w:val="00076DFA"/>
    <w:rsid w:val="0007765E"/>
    <w:rsid w:val="00077D06"/>
    <w:rsid w:val="00084D77"/>
    <w:rsid w:val="0008618B"/>
    <w:rsid w:val="00087BBC"/>
    <w:rsid w:val="00087D51"/>
    <w:rsid w:val="00092259"/>
    <w:rsid w:val="00093305"/>
    <w:rsid w:val="000949EA"/>
    <w:rsid w:val="000A2908"/>
    <w:rsid w:val="000A35FA"/>
    <w:rsid w:val="000A4AC9"/>
    <w:rsid w:val="000A7629"/>
    <w:rsid w:val="000B07C9"/>
    <w:rsid w:val="000B18AE"/>
    <w:rsid w:val="000B27C9"/>
    <w:rsid w:val="000B4F20"/>
    <w:rsid w:val="000B58AC"/>
    <w:rsid w:val="000C4FA4"/>
    <w:rsid w:val="000D0A33"/>
    <w:rsid w:val="000D0F89"/>
    <w:rsid w:val="000E143C"/>
    <w:rsid w:val="000E2A71"/>
    <w:rsid w:val="000E3E2A"/>
    <w:rsid w:val="000E47DE"/>
    <w:rsid w:val="000E69AF"/>
    <w:rsid w:val="00100444"/>
    <w:rsid w:val="00105B14"/>
    <w:rsid w:val="001065BD"/>
    <w:rsid w:val="00106660"/>
    <w:rsid w:val="001110D0"/>
    <w:rsid w:val="001111A6"/>
    <w:rsid w:val="00111EE7"/>
    <w:rsid w:val="001133A7"/>
    <w:rsid w:val="00115EBD"/>
    <w:rsid w:val="001237FD"/>
    <w:rsid w:val="0013177A"/>
    <w:rsid w:val="0013383A"/>
    <w:rsid w:val="0013436E"/>
    <w:rsid w:val="001350B9"/>
    <w:rsid w:val="00136492"/>
    <w:rsid w:val="00140016"/>
    <w:rsid w:val="00141649"/>
    <w:rsid w:val="00144326"/>
    <w:rsid w:val="00144510"/>
    <w:rsid w:val="001528DC"/>
    <w:rsid w:val="001546B7"/>
    <w:rsid w:val="001552B8"/>
    <w:rsid w:val="00155782"/>
    <w:rsid w:val="001562EB"/>
    <w:rsid w:val="00160CCE"/>
    <w:rsid w:val="0016247E"/>
    <w:rsid w:val="00170767"/>
    <w:rsid w:val="00172689"/>
    <w:rsid w:val="00174CFF"/>
    <w:rsid w:val="00177FE0"/>
    <w:rsid w:val="001849D0"/>
    <w:rsid w:val="00187903"/>
    <w:rsid w:val="00191D6A"/>
    <w:rsid w:val="0019324B"/>
    <w:rsid w:val="00193829"/>
    <w:rsid w:val="00197533"/>
    <w:rsid w:val="001A069E"/>
    <w:rsid w:val="001A1F95"/>
    <w:rsid w:val="001A2876"/>
    <w:rsid w:val="001A3FEA"/>
    <w:rsid w:val="001A6668"/>
    <w:rsid w:val="001A7399"/>
    <w:rsid w:val="001B09A6"/>
    <w:rsid w:val="001B0B56"/>
    <w:rsid w:val="001B0DCE"/>
    <w:rsid w:val="001B1D12"/>
    <w:rsid w:val="001B58DB"/>
    <w:rsid w:val="001B6C96"/>
    <w:rsid w:val="001B78B8"/>
    <w:rsid w:val="001C63B7"/>
    <w:rsid w:val="001D5ED0"/>
    <w:rsid w:val="001E0308"/>
    <w:rsid w:val="001E0EE8"/>
    <w:rsid w:val="001E1B7A"/>
    <w:rsid w:val="001E4E14"/>
    <w:rsid w:val="001E4EAB"/>
    <w:rsid w:val="001E5E50"/>
    <w:rsid w:val="001E7323"/>
    <w:rsid w:val="001F22BD"/>
    <w:rsid w:val="001F474B"/>
    <w:rsid w:val="001F5780"/>
    <w:rsid w:val="00201ECD"/>
    <w:rsid w:val="002025E1"/>
    <w:rsid w:val="00202E93"/>
    <w:rsid w:val="00206B50"/>
    <w:rsid w:val="002075B3"/>
    <w:rsid w:val="00207F4D"/>
    <w:rsid w:val="0021066D"/>
    <w:rsid w:val="00210BEB"/>
    <w:rsid w:val="002123FA"/>
    <w:rsid w:val="00217291"/>
    <w:rsid w:val="0022109D"/>
    <w:rsid w:val="002212FD"/>
    <w:rsid w:val="002226CF"/>
    <w:rsid w:val="002236A8"/>
    <w:rsid w:val="00223AE2"/>
    <w:rsid w:val="00227E4F"/>
    <w:rsid w:val="00227ED6"/>
    <w:rsid w:val="00232052"/>
    <w:rsid w:val="002326FC"/>
    <w:rsid w:val="0023438C"/>
    <w:rsid w:val="0024047D"/>
    <w:rsid w:val="00240BCB"/>
    <w:rsid w:val="00245D80"/>
    <w:rsid w:val="00246734"/>
    <w:rsid w:val="0025225D"/>
    <w:rsid w:val="00256641"/>
    <w:rsid w:val="0026256B"/>
    <w:rsid w:val="00263BA6"/>
    <w:rsid w:val="00263C9C"/>
    <w:rsid w:val="0027031C"/>
    <w:rsid w:val="0027184B"/>
    <w:rsid w:val="00272EE5"/>
    <w:rsid w:val="00275EBF"/>
    <w:rsid w:val="00277FB3"/>
    <w:rsid w:val="00284E25"/>
    <w:rsid w:val="002902DE"/>
    <w:rsid w:val="00291D26"/>
    <w:rsid w:val="00297C8B"/>
    <w:rsid w:val="002A10AB"/>
    <w:rsid w:val="002A2C84"/>
    <w:rsid w:val="002A34DC"/>
    <w:rsid w:val="002A6C6D"/>
    <w:rsid w:val="002B317B"/>
    <w:rsid w:val="002B365F"/>
    <w:rsid w:val="002B3DED"/>
    <w:rsid w:val="002B5111"/>
    <w:rsid w:val="002B6386"/>
    <w:rsid w:val="002C56EC"/>
    <w:rsid w:val="002C5843"/>
    <w:rsid w:val="002D2146"/>
    <w:rsid w:val="002E1341"/>
    <w:rsid w:val="002E65A5"/>
    <w:rsid w:val="002F169F"/>
    <w:rsid w:val="002F1D0F"/>
    <w:rsid w:val="002F3DBE"/>
    <w:rsid w:val="0030229A"/>
    <w:rsid w:val="00302DC1"/>
    <w:rsid w:val="00306C02"/>
    <w:rsid w:val="00312CDC"/>
    <w:rsid w:val="00312DCC"/>
    <w:rsid w:val="00314226"/>
    <w:rsid w:val="0031500F"/>
    <w:rsid w:val="00315A5B"/>
    <w:rsid w:val="003205C6"/>
    <w:rsid w:val="0032498E"/>
    <w:rsid w:val="003273C1"/>
    <w:rsid w:val="00332E00"/>
    <w:rsid w:val="00333BE2"/>
    <w:rsid w:val="003357F3"/>
    <w:rsid w:val="0034108D"/>
    <w:rsid w:val="00344A87"/>
    <w:rsid w:val="0034599C"/>
    <w:rsid w:val="00346A8E"/>
    <w:rsid w:val="00347853"/>
    <w:rsid w:val="00356978"/>
    <w:rsid w:val="0036001E"/>
    <w:rsid w:val="00360F69"/>
    <w:rsid w:val="00363F7D"/>
    <w:rsid w:val="00367D64"/>
    <w:rsid w:val="00370F9D"/>
    <w:rsid w:val="0037121E"/>
    <w:rsid w:val="00372772"/>
    <w:rsid w:val="00372FE3"/>
    <w:rsid w:val="0037316C"/>
    <w:rsid w:val="00375192"/>
    <w:rsid w:val="00375997"/>
    <w:rsid w:val="00377433"/>
    <w:rsid w:val="00383E92"/>
    <w:rsid w:val="00383F22"/>
    <w:rsid w:val="0038706A"/>
    <w:rsid w:val="00391D2C"/>
    <w:rsid w:val="00394F99"/>
    <w:rsid w:val="00396209"/>
    <w:rsid w:val="003975CD"/>
    <w:rsid w:val="003A487C"/>
    <w:rsid w:val="003A6321"/>
    <w:rsid w:val="003B0B70"/>
    <w:rsid w:val="003B0F3D"/>
    <w:rsid w:val="003B295B"/>
    <w:rsid w:val="003C0856"/>
    <w:rsid w:val="003C0A06"/>
    <w:rsid w:val="003C4ECD"/>
    <w:rsid w:val="003C5478"/>
    <w:rsid w:val="003C7430"/>
    <w:rsid w:val="003E0266"/>
    <w:rsid w:val="003E2ECF"/>
    <w:rsid w:val="003E5375"/>
    <w:rsid w:val="003F093C"/>
    <w:rsid w:val="003F646E"/>
    <w:rsid w:val="004025E9"/>
    <w:rsid w:val="004037A9"/>
    <w:rsid w:val="00404093"/>
    <w:rsid w:val="0040629F"/>
    <w:rsid w:val="004067C0"/>
    <w:rsid w:val="00406BD1"/>
    <w:rsid w:val="004144B5"/>
    <w:rsid w:val="004175E0"/>
    <w:rsid w:val="00422C6A"/>
    <w:rsid w:val="004317DF"/>
    <w:rsid w:val="004342C2"/>
    <w:rsid w:val="00434F34"/>
    <w:rsid w:val="0043595C"/>
    <w:rsid w:val="00435BCC"/>
    <w:rsid w:val="00435D97"/>
    <w:rsid w:val="00437C03"/>
    <w:rsid w:val="00441599"/>
    <w:rsid w:val="00443116"/>
    <w:rsid w:val="00452E13"/>
    <w:rsid w:val="00453593"/>
    <w:rsid w:val="00461224"/>
    <w:rsid w:val="00463CD6"/>
    <w:rsid w:val="00463EEF"/>
    <w:rsid w:val="00463F78"/>
    <w:rsid w:val="004708C8"/>
    <w:rsid w:val="00470E38"/>
    <w:rsid w:val="00480B3E"/>
    <w:rsid w:val="00483300"/>
    <w:rsid w:val="0048564B"/>
    <w:rsid w:val="004903BC"/>
    <w:rsid w:val="00495AA2"/>
    <w:rsid w:val="00497EB2"/>
    <w:rsid w:val="004A004B"/>
    <w:rsid w:val="004A0522"/>
    <w:rsid w:val="004A0A9F"/>
    <w:rsid w:val="004A11F9"/>
    <w:rsid w:val="004A1768"/>
    <w:rsid w:val="004A3599"/>
    <w:rsid w:val="004A6D67"/>
    <w:rsid w:val="004A6E45"/>
    <w:rsid w:val="004B4123"/>
    <w:rsid w:val="004B600B"/>
    <w:rsid w:val="004C5167"/>
    <w:rsid w:val="004C5BA5"/>
    <w:rsid w:val="004C6A38"/>
    <w:rsid w:val="004E595B"/>
    <w:rsid w:val="004E60E7"/>
    <w:rsid w:val="004E621D"/>
    <w:rsid w:val="004F03BB"/>
    <w:rsid w:val="004F26A2"/>
    <w:rsid w:val="004F5005"/>
    <w:rsid w:val="00503EEA"/>
    <w:rsid w:val="00503FA9"/>
    <w:rsid w:val="005075FE"/>
    <w:rsid w:val="0051095C"/>
    <w:rsid w:val="005124F9"/>
    <w:rsid w:val="00513770"/>
    <w:rsid w:val="00513F82"/>
    <w:rsid w:val="00515544"/>
    <w:rsid w:val="00517BDE"/>
    <w:rsid w:val="00533790"/>
    <w:rsid w:val="00533F46"/>
    <w:rsid w:val="00534C7D"/>
    <w:rsid w:val="00535652"/>
    <w:rsid w:val="00537553"/>
    <w:rsid w:val="00542E76"/>
    <w:rsid w:val="00544DE6"/>
    <w:rsid w:val="00556295"/>
    <w:rsid w:val="005572B2"/>
    <w:rsid w:val="005616E3"/>
    <w:rsid w:val="0056170E"/>
    <w:rsid w:val="005670AE"/>
    <w:rsid w:val="00575A46"/>
    <w:rsid w:val="00577148"/>
    <w:rsid w:val="00577665"/>
    <w:rsid w:val="005875D3"/>
    <w:rsid w:val="00597CCC"/>
    <w:rsid w:val="005A4B20"/>
    <w:rsid w:val="005A54B0"/>
    <w:rsid w:val="005A668A"/>
    <w:rsid w:val="005A7E2F"/>
    <w:rsid w:val="005B1E4A"/>
    <w:rsid w:val="005B29B3"/>
    <w:rsid w:val="005B3A6E"/>
    <w:rsid w:val="005B3EF8"/>
    <w:rsid w:val="005C0006"/>
    <w:rsid w:val="005C11F5"/>
    <w:rsid w:val="005C335E"/>
    <w:rsid w:val="005C6B37"/>
    <w:rsid w:val="005D0DFE"/>
    <w:rsid w:val="005D1147"/>
    <w:rsid w:val="005D4115"/>
    <w:rsid w:val="005D41AC"/>
    <w:rsid w:val="005D7131"/>
    <w:rsid w:val="005E120D"/>
    <w:rsid w:val="005E686F"/>
    <w:rsid w:val="005E7A75"/>
    <w:rsid w:val="005E7E8C"/>
    <w:rsid w:val="005F23DE"/>
    <w:rsid w:val="005F2DB1"/>
    <w:rsid w:val="005F3C26"/>
    <w:rsid w:val="0060143E"/>
    <w:rsid w:val="006039BC"/>
    <w:rsid w:val="00603A37"/>
    <w:rsid w:val="00606B8B"/>
    <w:rsid w:val="0061302E"/>
    <w:rsid w:val="00620968"/>
    <w:rsid w:val="0062446A"/>
    <w:rsid w:val="00626FCD"/>
    <w:rsid w:val="00626FE1"/>
    <w:rsid w:val="00631006"/>
    <w:rsid w:val="006346A2"/>
    <w:rsid w:val="00635A8B"/>
    <w:rsid w:val="00635F07"/>
    <w:rsid w:val="0064175B"/>
    <w:rsid w:val="00645F81"/>
    <w:rsid w:val="0065039A"/>
    <w:rsid w:val="006521F2"/>
    <w:rsid w:val="00655FE8"/>
    <w:rsid w:val="0065769B"/>
    <w:rsid w:val="006579ED"/>
    <w:rsid w:val="006640A5"/>
    <w:rsid w:val="00664EB0"/>
    <w:rsid w:val="00666027"/>
    <w:rsid w:val="0066746F"/>
    <w:rsid w:val="00673FD8"/>
    <w:rsid w:val="00676358"/>
    <w:rsid w:val="00683A6F"/>
    <w:rsid w:val="006862EB"/>
    <w:rsid w:val="0068637A"/>
    <w:rsid w:val="006909E6"/>
    <w:rsid w:val="0069492D"/>
    <w:rsid w:val="00696437"/>
    <w:rsid w:val="006A03C2"/>
    <w:rsid w:val="006A6D76"/>
    <w:rsid w:val="006B21D0"/>
    <w:rsid w:val="006B2CBE"/>
    <w:rsid w:val="006B3331"/>
    <w:rsid w:val="006B48E8"/>
    <w:rsid w:val="006C1C36"/>
    <w:rsid w:val="006D05E1"/>
    <w:rsid w:val="006D218E"/>
    <w:rsid w:val="006D3C4E"/>
    <w:rsid w:val="006D5240"/>
    <w:rsid w:val="006D6523"/>
    <w:rsid w:val="006E2339"/>
    <w:rsid w:val="006E2D40"/>
    <w:rsid w:val="006F4900"/>
    <w:rsid w:val="006F6A7D"/>
    <w:rsid w:val="006F764D"/>
    <w:rsid w:val="006F7D81"/>
    <w:rsid w:val="00702E83"/>
    <w:rsid w:val="00702F88"/>
    <w:rsid w:val="007036A2"/>
    <w:rsid w:val="00703AB6"/>
    <w:rsid w:val="00703ED3"/>
    <w:rsid w:val="00713E2D"/>
    <w:rsid w:val="007146A2"/>
    <w:rsid w:val="00721FA8"/>
    <w:rsid w:val="00724A72"/>
    <w:rsid w:val="007257F6"/>
    <w:rsid w:val="00725FCB"/>
    <w:rsid w:val="007279BB"/>
    <w:rsid w:val="00731868"/>
    <w:rsid w:val="00732FDF"/>
    <w:rsid w:val="00735B22"/>
    <w:rsid w:val="0073731B"/>
    <w:rsid w:val="00741DF1"/>
    <w:rsid w:val="0074226D"/>
    <w:rsid w:val="00744155"/>
    <w:rsid w:val="0074471D"/>
    <w:rsid w:val="00750BFA"/>
    <w:rsid w:val="00751F54"/>
    <w:rsid w:val="00752B1C"/>
    <w:rsid w:val="00752B23"/>
    <w:rsid w:val="00754A0D"/>
    <w:rsid w:val="00756134"/>
    <w:rsid w:val="00761B4F"/>
    <w:rsid w:val="00765D4F"/>
    <w:rsid w:val="00775931"/>
    <w:rsid w:val="007764CB"/>
    <w:rsid w:val="007815A7"/>
    <w:rsid w:val="0078166A"/>
    <w:rsid w:val="00782132"/>
    <w:rsid w:val="0078390B"/>
    <w:rsid w:val="00786928"/>
    <w:rsid w:val="00787D77"/>
    <w:rsid w:val="00792206"/>
    <w:rsid w:val="007A12EC"/>
    <w:rsid w:val="007A1983"/>
    <w:rsid w:val="007A358B"/>
    <w:rsid w:val="007B09E0"/>
    <w:rsid w:val="007B313B"/>
    <w:rsid w:val="007C01D0"/>
    <w:rsid w:val="007C0E6E"/>
    <w:rsid w:val="007C1101"/>
    <w:rsid w:val="007C4948"/>
    <w:rsid w:val="007C5DD5"/>
    <w:rsid w:val="007C6DD9"/>
    <w:rsid w:val="007D053B"/>
    <w:rsid w:val="007D1B98"/>
    <w:rsid w:val="007D2E55"/>
    <w:rsid w:val="007D3DEB"/>
    <w:rsid w:val="007D4F25"/>
    <w:rsid w:val="007D6757"/>
    <w:rsid w:val="007E5D6A"/>
    <w:rsid w:val="007E6C4E"/>
    <w:rsid w:val="007F02A7"/>
    <w:rsid w:val="007F146E"/>
    <w:rsid w:val="007F15D7"/>
    <w:rsid w:val="007F62C2"/>
    <w:rsid w:val="00800CF6"/>
    <w:rsid w:val="00803E10"/>
    <w:rsid w:val="00804480"/>
    <w:rsid w:val="00807EE8"/>
    <w:rsid w:val="00811F6B"/>
    <w:rsid w:val="00815C66"/>
    <w:rsid w:val="008203F0"/>
    <w:rsid w:val="00825BF4"/>
    <w:rsid w:val="00826045"/>
    <w:rsid w:val="00827F1C"/>
    <w:rsid w:val="00832B16"/>
    <w:rsid w:val="00833375"/>
    <w:rsid w:val="00833670"/>
    <w:rsid w:val="00833EA5"/>
    <w:rsid w:val="008346D8"/>
    <w:rsid w:val="00834BBD"/>
    <w:rsid w:val="008416E8"/>
    <w:rsid w:val="00842D6C"/>
    <w:rsid w:val="00844B22"/>
    <w:rsid w:val="00847982"/>
    <w:rsid w:val="0085049A"/>
    <w:rsid w:val="00851A6F"/>
    <w:rsid w:val="00853F97"/>
    <w:rsid w:val="00862B83"/>
    <w:rsid w:val="008635D1"/>
    <w:rsid w:val="008637F1"/>
    <w:rsid w:val="008647F3"/>
    <w:rsid w:val="00866A2C"/>
    <w:rsid w:val="00872B3A"/>
    <w:rsid w:val="0088336A"/>
    <w:rsid w:val="0088437C"/>
    <w:rsid w:val="008849E8"/>
    <w:rsid w:val="00884B75"/>
    <w:rsid w:val="00893C43"/>
    <w:rsid w:val="00897535"/>
    <w:rsid w:val="008A35D4"/>
    <w:rsid w:val="008A404D"/>
    <w:rsid w:val="008A4487"/>
    <w:rsid w:val="008A60BB"/>
    <w:rsid w:val="008B3E7E"/>
    <w:rsid w:val="008B5F6B"/>
    <w:rsid w:val="008B639F"/>
    <w:rsid w:val="008B63A5"/>
    <w:rsid w:val="008B63F9"/>
    <w:rsid w:val="008C17F9"/>
    <w:rsid w:val="008C18E2"/>
    <w:rsid w:val="008C2E89"/>
    <w:rsid w:val="008C41C5"/>
    <w:rsid w:val="008C494B"/>
    <w:rsid w:val="008D2AFC"/>
    <w:rsid w:val="008D3006"/>
    <w:rsid w:val="008D5842"/>
    <w:rsid w:val="008E15E7"/>
    <w:rsid w:val="008E2027"/>
    <w:rsid w:val="008E21BC"/>
    <w:rsid w:val="008E4C7F"/>
    <w:rsid w:val="008E62A8"/>
    <w:rsid w:val="008F20FB"/>
    <w:rsid w:val="008F2E1C"/>
    <w:rsid w:val="008F6521"/>
    <w:rsid w:val="009045B8"/>
    <w:rsid w:val="009079B6"/>
    <w:rsid w:val="00915272"/>
    <w:rsid w:val="009156C2"/>
    <w:rsid w:val="00917DCC"/>
    <w:rsid w:val="009257BE"/>
    <w:rsid w:val="00931E0E"/>
    <w:rsid w:val="00933077"/>
    <w:rsid w:val="00935155"/>
    <w:rsid w:val="00936CC2"/>
    <w:rsid w:val="00940ABC"/>
    <w:rsid w:val="00942048"/>
    <w:rsid w:val="009448A0"/>
    <w:rsid w:val="00944A6B"/>
    <w:rsid w:val="009456F1"/>
    <w:rsid w:val="00947DAD"/>
    <w:rsid w:val="00951505"/>
    <w:rsid w:val="009522AD"/>
    <w:rsid w:val="00954B09"/>
    <w:rsid w:val="0096034A"/>
    <w:rsid w:val="00961C77"/>
    <w:rsid w:val="00967B3F"/>
    <w:rsid w:val="009706CD"/>
    <w:rsid w:val="00971983"/>
    <w:rsid w:val="00983DB4"/>
    <w:rsid w:val="00993882"/>
    <w:rsid w:val="00995414"/>
    <w:rsid w:val="009963BF"/>
    <w:rsid w:val="009963DB"/>
    <w:rsid w:val="009A27D4"/>
    <w:rsid w:val="009A66CC"/>
    <w:rsid w:val="009B1763"/>
    <w:rsid w:val="009B266D"/>
    <w:rsid w:val="009C05EC"/>
    <w:rsid w:val="009C66BD"/>
    <w:rsid w:val="009C6904"/>
    <w:rsid w:val="009C7763"/>
    <w:rsid w:val="009C7CA6"/>
    <w:rsid w:val="009D2FBB"/>
    <w:rsid w:val="009D3C21"/>
    <w:rsid w:val="009E0DD1"/>
    <w:rsid w:val="009E7FB4"/>
    <w:rsid w:val="009F1408"/>
    <w:rsid w:val="009F2178"/>
    <w:rsid w:val="009F6270"/>
    <w:rsid w:val="009F713F"/>
    <w:rsid w:val="00A0188A"/>
    <w:rsid w:val="00A02342"/>
    <w:rsid w:val="00A12C7C"/>
    <w:rsid w:val="00A16CF2"/>
    <w:rsid w:val="00A22F96"/>
    <w:rsid w:val="00A23692"/>
    <w:rsid w:val="00A252A6"/>
    <w:rsid w:val="00A316A8"/>
    <w:rsid w:val="00A32A22"/>
    <w:rsid w:val="00A3342C"/>
    <w:rsid w:val="00A342EB"/>
    <w:rsid w:val="00A35551"/>
    <w:rsid w:val="00A37948"/>
    <w:rsid w:val="00A40DDA"/>
    <w:rsid w:val="00A421AB"/>
    <w:rsid w:val="00A42250"/>
    <w:rsid w:val="00A430D1"/>
    <w:rsid w:val="00A444B4"/>
    <w:rsid w:val="00A460AF"/>
    <w:rsid w:val="00A46425"/>
    <w:rsid w:val="00A52E4D"/>
    <w:rsid w:val="00A6077F"/>
    <w:rsid w:val="00A61CF7"/>
    <w:rsid w:val="00A63727"/>
    <w:rsid w:val="00A63E6E"/>
    <w:rsid w:val="00A712F4"/>
    <w:rsid w:val="00A73D9F"/>
    <w:rsid w:val="00A75EDD"/>
    <w:rsid w:val="00A7701C"/>
    <w:rsid w:val="00A80EF0"/>
    <w:rsid w:val="00A84B1F"/>
    <w:rsid w:val="00A85560"/>
    <w:rsid w:val="00A87C9C"/>
    <w:rsid w:val="00A923E1"/>
    <w:rsid w:val="00A95033"/>
    <w:rsid w:val="00A9648D"/>
    <w:rsid w:val="00AA051C"/>
    <w:rsid w:val="00AA2E09"/>
    <w:rsid w:val="00AA37B4"/>
    <w:rsid w:val="00AB3ED0"/>
    <w:rsid w:val="00AB7380"/>
    <w:rsid w:val="00AB793A"/>
    <w:rsid w:val="00AB7D4C"/>
    <w:rsid w:val="00AD556A"/>
    <w:rsid w:val="00AD69CE"/>
    <w:rsid w:val="00AD6C67"/>
    <w:rsid w:val="00AE0079"/>
    <w:rsid w:val="00AE1B7C"/>
    <w:rsid w:val="00AE421D"/>
    <w:rsid w:val="00AE50AF"/>
    <w:rsid w:val="00AE5CB3"/>
    <w:rsid w:val="00AF0407"/>
    <w:rsid w:val="00AF57DF"/>
    <w:rsid w:val="00AF7652"/>
    <w:rsid w:val="00B012DE"/>
    <w:rsid w:val="00B01962"/>
    <w:rsid w:val="00B056B9"/>
    <w:rsid w:val="00B0613B"/>
    <w:rsid w:val="00B10BD0"/>
    <w:rsid w:val="00B20DD1"/>
    <w:rsid w:val="00B21CFD"/>
    <w:rsid w:val="00B22368"/>
    <w:rsid w:val="00B27C3A"/>
    <w:rsid w:val="00B35ADB"/>
    <w:rsid w:val="00B36029"/>
    <w:rsid w:val="00B371BB"/>
    <w:rsid w:val="00B377AC"/>
    <w:rsid w:val="00B41B30"/>
    <w:rsid w:val="00B42693"/>
    <w:rsid w:val="00B44392"/>
    <w:rsid w:val="00B4792D"/>
    <w:rsid w:val="00B527CD"/>
    <w:rsid w:val="00B55BC3"/>
    <w:rsid w:val="00B567CF"/>
    <w:rsid w:val="00B56F44"/>
    <w:rsid w:val="00B66537"/>
    <w:rsid w:val="00B740E7"/>
    <w:rsid w:val="00B74F96"/>
    <w:rsid w:val="00B757E8"/>
    <w:rsid w:val="00B8596D"/>
    <w:rsid w:val="00B8629D"/>
    <w:rsid w:val="00B86811"/>
    <w:rsid w:val="00B9048A"/>
    <w:rsid w:val="00B921C5"/>
    <w:rsid w:val="00B92CEC"/>
    <w:rsid w:val="00B93C14"/>
    <w:rsid w:val="00BA28F0"/>
    <w:rsid w:val="00BA67C8"/>
    <w:rsid w:val="00BB388F"/>
    <w:rsid w:val="00BD13BB"/>
    <w:rsid w:val="00BD15C9"/>
    <w:rsid w:val="00BD73B7"/>
    <w:rsid w:val="00BD777C"/>
    <w:rsid w:val="00BE3399"/>
    <w:rsid w:val="00BE3C48"/>
    <w:rsid w:val="00BE4CAD"/>
    <w:rsid w:val="00BE562E"/>
    <w:rsid w:val="00BE5861"/>
    <w:rsid w:val="00BE7186"/>
    <w:rsid w:val="00BF1033"/>
    <w:rsid w:val="00BF1F13"/>
    <w:rsid w:val="00BF501B"/>
    <w:rsid w:val="00C016FE"/>
    <w:rsid w:val="00C0236C"/>
    <w:rsid w:val="00C0379D"/>
    <w:rsid w:val="00C037CA"/>
    <w:rsid w:val="00C055E8"/>
    <w:rsid w:val="00C10B99"/>
    <w:rsid w:val="00C1723F"/>
    <w:rsid w:val="00C17DDA"/>
    <w:rsid w:val="00C21225"/>
    <w:rsid w:val="00C21BCB"/>
    <w:rsid w:val="00C237DD"/>
    <w:rsid w:val="00C25961"/>
    <w:rsid w:val="00C25DF4"/>
    <w:rsid w:val="00C26B3E"/>
    <w:rsid w:val="00C315A4"/>
    <w:rsid w:val="00C32A7B"/>
    <w:rsid w:val="00C349D8"/>
    <w:rsid w:val="00C36684"/>
    <w:rsid w:val="00C36FA3"/>
    <w:rsid w:val="00C41CD2"/>
    <w:rsid w:val="00C43465"/>
    <w:rsid w:val="00C47DA7"/>
    <w:rsid w:val="00C506BF"/>
    <w:rsid w:val="00C52E17"/>
    <w:rsid w:val="00C53F1A"/>
    <w:rsid w:val="00C558CB"/>
    <w:rsid w:val="00C5690D"/>
    <w:rsid w:val="00C651F4"/>
    <w:rsid w:val="00C670C3"/>
    <w:rsid w:val="00C675E8"/>
    <w:rsid w:val="00C67F44"/>
    <w:rsid w:val="00C70627"/>
    <w:rsid w:val="00C710F0"/>
    <w:rsid w:val="00C737DE"/>
    <w:rsid w:val="00C73E28"/>
    <w:rsid w:val="00C771B4"/>
    <w:rsid w:val="00C8009C"/>
    <w:rsid w:val="00C837FF"/>
    <w:rsid w:val="00C87E39"/>
    <w:rsid w:val="00C87EC3"/>
    <w:rsid w:val="00C90BEB"/>
    <w:rsid w:val="00C923BF"/>
    <w:rsid w:val="00C93409"/>
    <w:rsid w:val="00C946B1"/>
    <w:rsid w:val="00C966D0"/>
    <w:rsid w:val="00C96CDC"/>
    <w:rsid w:val="00CA12BF"/>
    <w:rsid w:val="00CA1989"/>
    <w:rsid w:val="00CA34DE"/>
    <w:rsid w:val="00CB16DF"/>
    <w:rsid w:val="00CB26CE"/>
    <w:rsid w:val="00CB3931"/>
    <w:rsid w:val="00CB7128"/>
    <w:rsid w:val="00CC294C"/>
    <w:rsid w:val="00CC2992"/>
    <w:rsid w:val="00CC5306"/>
    <w:rsid w:val="00CD235D"/>
    <w:rsid w:val="00CD3402"/>
    <w:rsid w:val="00CD39C5"/>
    <w:rsid w:val="00CD45FB"/>
    <w:rsid w:val="00CD7C05"/>
    <w:rsid w:val="00CE42B5"/>
    <w:rsid w:val="00CE43C7"/>
    <w:rsid w:val="00CE776A"/>
    <w:rsid w:val="00CF2A3B"/>
    <w:rsid w:val="00CF3B24"/>
    <w:rsid w:val="00CF556E"/>
    <w:rsid w:val="00CF7B43"/>
    <w:rsid w:val="00D00A89"/>
    <w:rsid w:val="00D050BF"/>
    <w:rsid w:val="00D05D79"/>
    <w:rsid w:val="00D071E3"/>
    <w:rsid w:val="00D2103C"/>
    <w:rsid w:val="00D27044"/>
    <w:rsid w:val="00D27DB6"/>
    <w:rsid w:val="00D33286"/>
    <w:rsid w:val="00D41023"/>
    <w:rsid w:val="00D467D7"/>
    <w:rsid w:val="00D46B9B"/>
    <w:rsid w:val="00D52C4C"/>
    <w:rsid w:val="00D55F20"/>
    <w:rsid w:val="00D564BD"/>
    <w:rsid w:val="00D56781"/>
    <w:rsid w:val="00D56E46"/>
    <w:rsid w:val="00D659C7"/>
    <w:rsid w:val="00D65DD7"/>
    <w:rsid w:val="00D7334E"/>
    <w:rsid w:val="00D80877"/>
    <w:rsid w:val="00D868E3"/>
    <w:rsid w:val="00D9035B"/>
    <w:rsid w:val="00D9101A"/>
    <w:rsid w:val="00D9138D"/>
    <w:rsid w:val="00DA3A28"/>
    <w:rsid w:val="00DA75CB"/>
    <w:rsid w:val="00DB2610"/>
    <w:rsid w:val="00DB48ED"/>
    <w:rsid w:val="00DB5D89"/>
    <w:rsid w:val="00DB5DE2"/>
    <w:rsid w:val="00DC59D3"/>
    <w:rsid w:val="00DC720D"/>
    <w:rsid w:val="00DC7311"/>
    <w:rsid w:val="00DC7CB2"/>
    <w:rsid w:val="00DD19D0"/>
    <w:rsid w:val="00DD1CAB"/>
    <w:rsid w:val="00DD38D2"/>
    <w:rsid w:val="00DD5DC4"/>
    <w:rsid w:val="00DD6FF4"/>
    <w:rsid w:val="00DE0397"/>
    <w:rsid w:val="00DE18D0"/>
    <w:rsid w:val="00DF0A90"/>
    <w:rsid w:val="00DF215A"/>
    <w:rsid w:val="00DF2AEC"/>
    <w:rsid w:val="00DF536B"/>
    <w:rsid w:val="00DF653C"/>
    <w:rsid w:val="00DF7A61"/>
    <w:rsid w:val="00DF7C84"/>
    <w:rsid w:val="00E02011"/>
    <w:rsid w:val="00E0687E"/>
    <w:rsid w:val="00E0799B"/>
    <w:rsid w:val="00E116C4"/>
    <w:rsid w:val="00E14C90"/>
    <w:rsid w:val="00E1576D"/>
    <w:rsid w:val="00E17941"/>
    <w:rsid w:val="00E205CB"/>
    <w:rsid w:val="00E20B4F"/>
    <w:rsid w:val="00E22FC9"/>
    <w:rsid w:val="00E246D7"/>
    <w:rsid w:val="00E25546"/>
    <w:rsid w:val="00E260AA"/>
    <w:rsid w:val="00E262D2"/>
    <w:rsid w:val="00E33F67"/>
    <w:rsid w:val="00E352CF"/>
    <w:rsid w:val="00E37144"/>
    <w:rsid w:val="00E424B2"/>
    <w:rsid w:val="00E43253"/>
    <w:rsid w:val="00E446C0"/>
    <w:rsid w:val="00E47BA5"/>
    <w:rsid w:val="00E47CEB"/>
    <w:rsid w:val="00E47F85"/>
    <w:rsid w:val="00E55204"/>
    <w:rsid w:val="00E575DC"/>
    <w:rsid w:val="00E6089D"/>
    <w:rsid w:val="00E61C44"/>
    <w:rsid w:val="00E64420"/>
    <w:rsid w:val="00E6565E"/>
    <w:rsid w:val="00E678A9"/>
    <w:rsid w:val="00E67B88"/>
    <w:rsid w:val="00E717CD"/>
    <w:rsid w:val="00E72A20"/>
    <w:rsid w:val="00E73099"/>
    <w:rsid w:val="00E7344A"/>
    <w:rsid w:val="00E7458C"/>
    <w:rsid w:val="00E81751"/>
    <w:rsid w:val="00E82F9C"/>
    <w:rsid w:val="00E8725A"/>
    <w:rsid w:val="00E87FC6"/>
    <w:rsid w:val="00E91E16"/>
    <w:rsid w:val="00E94058"/>
    <w:rsid w:val="00EA0A39"/>
    <w:rsid w:val="00EA3C26"/>
    <w:rsid w:val="00EB3672"/>
    <w:rsid w:val="00EB4651"/>
    <w:rsid w:val="00EB5607"/>
    <w:rsid w:val="00EC2905"/>
    <w:rsid w:val="00EC5283"/>
    <w:rsid w:val="00EC689C"/>
    <w:rsid w:val="00EC7338"/>
    <w:rsid w:val="00EC7C2B"/>
    <w:rsid w:val="00ED0356"/>
    <w:rsid w:val="00ED269F"/>
    <w:rsid w:val="00ED453A"/>
    <w:rsid w:val="00ED4B19"/>
    <w:rsid w:val="00EE5EF9"/>
    <w:rsid w:val="00EE60CB"/>
    <w:rsid w:val="00EE731D"/>
    <w:rsid w:val="00EE7F1C"/>
    <w:rsid w:val="00EF063C"/>
    <w:rsid w:val="00EF3AB6"/>
    <w:rsid w:val="00EF48AD"/>
    <w:rsid w:val="00EF67D4"/>
    <w:rsid w:val="00EF7E86"/>
    <w:rsid w:val="00F02EB8"/>
    <w:rsid w:val="00F034B4"/>
    <w:rsid w:val="00F041C8"/>
    <w:rsid w:val="00F04711"/>
    <w:rsid w:val="00F11064"/>
    <w:rsid w:val="00F11471"/>
    <w:rsid w:val="00F17F2C"/>
    <w:rsid w:val="00F23093"/>
    <w:rsid w:val="00F351E3"/>
    <w:rsid w:val="00F3733E"/>
    <w:rsid w:val="00F4004B"/>
    <w:rsid w:val="00F42768"/>
    <w:rsid w:val="00F428E9"/>
    <w:rsid w:val="00F43DD8"/>
    <w:rsid w:val="00F43E45"/>
    <w:rsid w:val="00F43FBD"/>
    <w:rsid w:val="00F45F5D"/>
    <w:rsid w:val="00F51218"/>
    <w:rsid w:val="00F51AE8"/>
    <w:rsid w:val="00F52008"/>
    <w:rsid w:val="00F604A8"/>
    <w:rsid w:val="00F6085D"/>
    <w:rsid w:val="00F621E8"/>
    <w:rsid w:val="00F626CB"/>
    <w:rsid w:val="00F638B5"/>
    <w:rsid w:val="00F63A7D"/>
    <w:rsid w:val="00F64414"/>
    <w:rsid w:val="00F74522"/>
    <w:rsid w:val="00F76CB4"/>
    <w:rsid w:val="00F76DE9"/>
    <w:rsid w:val="00F80911"/>
    <w:rsid w:val="00F8360F"/>
    <w:rsid w:val="00F8663C"/>
    <w:rsid w:val="00F87EE4"/>
    <w:rsid w:val="00F917BD"/>
    <w:rsid w:val="00F97074"/>
    <w:rsid w:val="00FA146A"/>
    <w:rsid w:val="00FA149B"/>
    <w:rsid w:val="00FA4765"/>
    <w:rsid w:val="00FA48C9"/>
    <w:rsid w:val="00FB2A91"/>
    <w:rsid w:val="00FB4292"/>
    <w:rsid w:val="00FB6335"/>
    <w:rsid w:val="00FB770E"/>
    <w:rsid w:val="00FC0A56"/>
    <w:rsid w:val="00FC2110"/>
    <w:rsid w:val="00FC5A3B"/>
    <w:rsid w:val="00FC62ED"/>
    <w:rsid w:val="00FC676D"/>
    <w:rsid w:val="00FD3045"/>
    <w:rsid w:val="00FD40C5"/>
    <w:rsid w:val="00FD43F0"/>
    <w:rsid w:val="00FD47E4"/>
    <w:rsid w:val="00FD4F52"/>
    <w:rsid w:val="00FD52FB"/>
    <w:rsid w:val="00FD7699"/>
    <w:rsid w:val="00FE2560"/>
    <w:rsid w:val="00FE60CD"/>
    <w:rsid w:val="00FE6380"/>
    <w:rsid w:val="00FE7A66"/>
    <w:rsid w:val="00FF0674"/>
    <w:rsid w:val="00FF57C6"/>
    <w:rsid w:val="00FF6E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231B7C"/>
  <w14:defaultImageDpi w14:val="32767"/>
  <w15:chartTrackingRefBased/>
  <w15:docId w15:val="{9CCDDE48-A437-D344-B849-7D58AF60D4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CF3B24"/>
    <w:pPr>
      <w:spacing w:line="276" w:lineRule="auto"/>
    </w:pPr>
    <w:rPr>
      <w:rFonts w:ascii="Times New Roman" w:eastAsia="Arial" w:hAnsi="Times New Roman" w:cs="Arial"/>
      <w:szCs w:val="22"/>
      <w:lang w:val="en-AU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F3B24"/>
    <w:pPr>
      <w:keepNext/>
      <w:keepLines/>
      <w:spacing w:before="240"/>
      <w:outlineLvl w:val="0"/>
    </w:pPr>
    <w:rPr>
      <w:rFonts w:eastAsiaTheme="majorEastAsia" w:cstheme="majorBidi"/>
      <w:b/>
      <w:color w:val="000000" w:themeColor="text1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F3B24"/>
    <w:pPr>
      <w:keepNext/>
      <w:keepLines/>
      <w:spacing w:before="40"/>
      <w:outlineLvl w:val="1"/>
    </w:pPr>
    <w:rPr>
      <w:rFonts w:eastAsiaTheme="majorEastAsia" w:cstheme="majorBidi"/>
      <w:b/>
      <w:color w:val="000000" w:themeColor="text1"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F3B24"/>
    <w:pPr>
      <w:keepNext/>
      <w:keepLines/>
      <w:spacing w:before="40"/>
      <w:outlineLvl w:val="2"/>
    </w:pPr>
    <w:rPr>
      <w:rFonts w:eastAsiaTheme="majorEastAsia" w:cstheme="majorBidi"/>
      <w:b/>
      <w:color w:val="000000" w:themeColor="text1"/>
      <w:sz w:val="28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F3B24"/>
    <w:rPr>
      <w:rFonts w:ascii="Times New Roman" w:eastAsiaTheme="majorEastAsia" w:hAnsi="Times New Roman" w:cstheme="majorBidi"/>
      <w:b/>
      <w:color w:val="000000" w:themeColor="text1"/>
      <w:sz w:val="36"/>
      <w:szCs w:val="32"/>
      <w:lang w:val="en-AU"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CF3B24"/>
    <w:rPr>
      <w:rFonts w:ascii="Times New Roman" w:eastAsiaTheme="majorEastAsia" w:hAnsi="Times New Roman" w:cstheme="majorBidi"/>
      <w:b/>
      <w:color w:val="000000" w:themeColor="text1"/>
      <w:sz w:val="28"/>
      <w:lang w:val="en-AU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2F169F"/>
    <w:pPr>
      <w:jc w:val="center"/>
    </w:pPr>
    <w:rPr>
      <w:rFonts w:cs="Times New Roman"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169F"/>
    <w:rPr>
      <w:rFonts w:ascii="Times New Roman" w:eastAsia="Arial" w:hAnsi="Times New Roman" w:cs="Times New Roman"/>
      <w:szCs w:val="22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2F169F"/>
    <w:pPr>
      <w:spacing w:line="360" w:lineRule="auto"/>
    </w:pPr>
    <w:rPr>
      <w:rFonts w:cs="Times New Roman"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2F169F"/>
    <w:rPr>
      <w:rFonts w:ascii="Times New Roman" w:eastAsia="Arial" w:hAnsi="Times New Roman" w:cs="Times New Roman"/>
      <w:szCs w:val="22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3B24"/>
    <w:pPr>
      <w:spacing w:line="240" w:lineRule="auto"/>
    </w:pPr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3B24"/>
    <w:rPr>
      <w:rFonts w:ascii="Times New Roman" w:eastAsia="Arial" w:hAnsi="Times New Roman" w:cs="Times New Roman"/>
      <w:sz w:val="18"/>
      <w:szCs w:val="18"/>
      <w:lang w:val="en-AU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CF3B24"/>
    <w:rPr>
      <w:rFonts w:ascii="Times New Roman" w:eastAsiaTheme="majorEastAsia" w:hAnsi="Times New Roman" w:cstheme="majorBidi"/>
      <w:b/>
      <w:color w:val="000000" w:themeColor="text1"/>
      <w:sz w:val="32"/>
      <w:szCs w:val="26"/>
      <w:lang w:val="en-AU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6</Pages>
  <Words>6227</Words>
  <Characters>35495</Characters>
  <Application>Microsoft Office Word</Application>
  <DocSecurity>0</DocSecurity>
  <Lines>295</Lines>
  <Paragraphs>83</Paragraphs>
  <ScaleCrop>false</ScaleCrop>
  <Company/>
  <LinksUpToDate>false</LinksUpToDate>
  <CharactersWithSpaces>416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a Ceccarelli</dc:creator>
  <cp:keywords/>
  <dc:description/>
  <cp:lastModifiedBy>Daniela Ceccarelli</cp:lastModifiedBy>
  <cp:revision>17</cp:revision>
  <dcterms:created xsi:type="dcterms:W3CDTF">2020-01-02T01:16:00Z</dcterms:created>
  <dcterms:modified xsi:type="dcterms:W3CDTF">2020-10-08T22:55:00Z</dcterms:modified>
</cp:coreProperties>
</file>